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rPr>
          <w:rFonts w:ascii="Times New Roman" w:hAnsi="Times New Roman"/>
        </w:rPr>
      </w:pPr>
      <w:r>
        <w:rPr>
          <w:rFonts w:ascii="Times New Roman" w:hAnsi="Times New Roman"/>
        </w:rPr>
        <w:t>FUNDAÇÃO GETULIO VARGAS</w:t>
      </w:r>
    </w:p>
    <w:p w14:paraId="068E407A" w14:textId="77777777" w:rsidR="00C279E2" w:rsidRDefault="00C279E2" w:rsidP="00C279E2">
      <w:pPr>
        <w:jc w:val="center"/>
        <w:rPr>
          <w:rFonts w:ascii="Times New Roman" w:hAnsi="Times New Roman"/>
        </w:rPr>
      </w:pPr>
      <w:r>
        <w:rPr>
          <w:rFonts w:ascii="Times New Roman" w:hAnsi="Times New Roman"/>
        </w:rPr>
        <w:t>ESCOLA DE ADMINISTRAÇÃO DE EMPRESAS DE SÃO PAULO</w:t>
      </w:r>
    </w:p>
    <w:p w14:paraId="1A4C3E6C" w14:textId="77777777" w:rsidR="00C279E2" w:rsidRDefault="00C279E2" w:rsidP="00C279E2">
      <w:pPr>
        <w:jc w:val="center"/>
        <w:rPr>
          <w:rFonts w:ascii="Times New Roman" w:hAnsi="Times New Roman"/>
        </w:rPr>
      </w:pPr>
      <w:r>
        <w:rPr>
          <w:rFonts w:ascii="Times New Roman" w:hAnsi="Times New Roman"/>
        </w:rPr>
        <w:t>CURSO DE ADMINISTRAÇÃO DE EMPRESAS</w:t>
      </w:r>
    </w:p>
    <w:p w14:paraId="7A036E40" w14:textId="77777777" w:rsidR="00C279E2" w:rsidRDefault="00C279E2" w:rsidP="00C279E2">
      <w:pPr>
        <w:jc w:val="center"/>
        <w:rPr>
          <w:rFonts w:ascii="Times New Roman" w:hAnsi="Times New Roman"/>
        </w:rPr>
      </w:pPr>
    </w:p>
    <w:p w14:paraId="70A99637" w14:textId="77777777" w:rsidR="00C279E2" w:rsidRDefault="00C279E2" w:rsidP="00C279E2">
      <w:pPr>
        <w:jc w:val="center"/>
        <w:rPr>
          <w:rFonts w:ascii="Times New Roman" w:hAnsi="Times New Roman"/>
        </w:rPr>
      </w:pPr>
    </w:p>
    <w:p w14:paraId="34F4BDAF" w14:textId="77777777" w:rsidR="00C279E2" w:rsidRDefault="00C279E2" w:rsidP="00C279E2">
      <w:pPr>
        <w:jc w:val="center"/>
        <w:rPr>
          <w:rFonts w:ascii="Times New Roman" w:hAnsi="Times New Roman"/>
        </w:rPr>
      </w:pPr>
    </w:p>
    <w:p w14:paraId="2C1DA63C" w14:textId="77777777" w:rsidR="00C279E2" w:rsidRDefault="00C279E2" w:rsidP="00C279E2">
      <w:pPr>
        <w:jc w:val="center"/>
        <w:rPr>
          <w:rFonts w:ascii="Times New Roman" w:hAnsi="Times New Roman"/>
        </w:rPr>
      </w:pPr>
    </w:p>
    <w:p w14:paraId="087F2677" w14:textId="77777777" w:rsidR="00C279E2" w:rsidRDefault="00C279E2" w:rsidP="00C279E2">
      <w:pPr>
        <w:jc w:val="center"/>
        <w:rPr>
          <w:rFonts w:ascii="Times New Roman" w:hAnsi="Times New Roman"/>
        </w:rPr>
      </w:pPr>
    </w:p>
    <w:p w14:paraId="10F34E78" w14:textId="50DE0F27" w:rsidR="00C279E2" w:rsidRDefault="00C279E2" w:rsidP="00C279E2">
      <w:pPr>
        <w:jc w:val="center"/>
        <w:rPr>
          <w:rFonts w:ascii="Times New Roman" w:hAnsi="Times New Roman"/>
        </w:rPr>
      </w:pPr>
      <w:r>
        <w:rPr>
          <w:rFonts w:ascii="Times New Roman" w:hAnsi="Times New Roman"/>
        </w:rPr>
        <w:t>GUSTAVO POHLMANN GONZAGA</w:t>
      </w:r>
    </w:p>
    <w:p w14:paraId="6115FDA6" w14:textId="77777777" w:rsidR="00C279E2" w:rsidRDefault="00C279E2" w:rsidP="00C279E2">
      <w:pPr>
        <w:jc w:val="center"/>
        <w:rPr>
          <w:rFonts w:ascii="Times New Roman" w:hAnsi="Times New Roman"/>
        </w:rPr>
      </w:pPr>
    </w:p>
    <w:p w14:paraId="23B0C204" w14:textId="77777777" w:rsidR="00C279E2" w:rsidRDefault="00C279E2" w:rsidP="00C279E2">
      <w:pPr>
        <w:jc w:val="center"/>
        <w:rPr>
          <w:rFonts w:ascii="Times New Roman" w:hAnsi="Times New Roman"/>
        </w:rPr>
      </w:pPr>
    </w:p>
    <w:p w14:paraId="4F0FDED5" w14:textId="77777777" w:rsidR="00C279E2" w:rsidRDefault="00C279E2" w:rsidP="00C279E2">
      <w:pPr>
        <w:jc w:val="center"/>
        <w:rPr>
          <w:rFonts w:ascii="Times New Roman" w:hAnsi="Times New Roman"/>
        </w:rPr>
      </w:pPr>
    </w:p>
    <w:p w14:paraId="2EE460E1" w14:textId="77777777" w:rsidR="00C279E2" w:rsidRDefault="00C279E2" w:rsidP="00C279E2">
      <w:pPr>
        <w:jc w:val="center"/>
        <w:rPr>
          <w:rFonts w:ascii="Times New Roman" w:hAnsi="Times New Roman"/>
        </w:rPr>
      </w:pPr>
    </w:p>
    <w:p w14:paraId="0A6566DE" w14:textId="77777777" w:rsidR="00C279E2" w:rsidRDefault="00C279E2" w:rsidP="00C279E2">
      <w:pPr>
        <w:jc w:val="center"/>
        <w:rPr>
          <w:rFonts w:ascii="Times New Roman" w:hAnsi="Times New Roman"/>
        </w:rPr>
      </w:pPr>
    </w:p>
    <w:p w14:paraId="1231B296"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179CD62C"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003F46A6" w14:textId="77777777" w:rsidR="00C279E2" w:rsidRDefault="00C279E2" w:rsidP="00C279E2">
      <w:pPr>
        <w:jc w:val="center"/>
        <w:rPr>
          <w:rFonts w:ascii="Times New Roman" w:hAnsi="Times New Roman"/>
        </w:rPr>
      </w:pPr>
    </w:p>
    <w:p w14:paraId="16860694" w14:textId="77777777" w:rsidR="00C279E2" w:rsidRDefault="00C279E2" w:rsidP="00C279E2">
      <w:pPr>
        <w:jc w:val="center"/>
        <w:rPr>
          <w:rFonts w:ascii="Times New Roman" w:hAnsi="Times New Roman"/>
        </w:rPr>
      </w:pPr>
    </w:p>
    <w:p w14:paraId="2EB71F0E" w14:textId="77777777" w:rsidR="00C279E2" w:rsidRDefault="00C279E2" w:rsidP="00C279E2">
      <w:pPr>
        <w:jc w:val="center"/>
        <w:rPr>
          <w:rFonts w:ascii="Times New Roman" w:hAnsi="Times New Roman"/>
        </w:rPr>
      </w:pPr>
    </w:p>
    <w:p w14:paraId="422F2246" w14:textId="77777777" w:rsidR="00C279E2" w:rsidRDefault="00C279E2" w:rsidP="00C279E2">
      <w:pPr>
        <w:jc w:val="center"/>
        <w:rPr>
          <w:rFonts w:ascii="Times New Roman" w:hAnsi="Times New Roman"/>
        </w:rPr>
      </w:pPr>
    </w:p>
    <w:p w14:paraId="2542C0B5" w14:textId="77777777" w:rsidR="00C279E2" w:rsidRDefault="00C279E2" w:rsidP="00C279E2">
      <w:pPr>
        <w:jc w:val="center"/>
        <w:rPr>
          <w:rFonts w:ascii="Times New Roman" w:hAnsi="Times New Roman"/>
        </w:rPr>
      </w:pPr>
    </w:p>
    <w:p w14:paraId="0CE79B1A" w14:textId="77777777" w:rsidR="00C279E2" w:rsidRDefault="00C279E2" w:rsidP="00C279E2">
      <w:pPr>
        <w:jc w:val="center"/>
        <w:rPr>
          <w:rFonts w:ascii="Times New Roman" w:hAnsi="Times New Roman"/>
        </w:rPr>
      </w:pPr>
    </w:p>
    <w:p w14:paraId="2C35E287" w14:textId="77777777" w:rsidR="00C279E2" w:rsidRDefault="00C279E2" w:rsidP="00C279E2">
      <w:pPr>
        <w:jc w:val="center"/>
        <w:rPr>
          <w:rFonts w:ascii="Times New Roman" w:hAnsi="Times New Roman"/>
        </w:rPr>
      </w:pPr>
    </w:p>
    <w:p w14:paraId="2A4023B8" w14:textId="77777777" w:rsidR="00C279E2" w:rsidRDefault="00C279E2" w:rsidP="00C279E2">
      <w:pPr>
        <w:jc w:val="center"/>
        <w:rPr>
          <w:rFonts w:ascii="Times New Roman" w:hAnsi="Times New Roman"/>
        </w:rPr>
      </w:pPr>
    </w:p>
    <w:p w14:paraId="79A7190A" w14:textId="77777777" w:rsidR="00C279E2" w:rsidRDefault="00C279E2" w:rsidP="00C279E2">
      <w:pPr>
        <w:jc w:val="center"/>
        <w:rPr>
          <w:rFonts w:ascii="Times New Roman" w:hAnsi="Times New Roman"/>
        </w:rPr>
      </w:pPr>
    </w:p>
    <w:p w14:paraId="1A78949D" w14:textId="77777777" w:rsidR="00C279E2" w:rsidRDefault="00C279E2" w:rsidP="00C279E2">
      <w:pPr>
        <w:jc w:val="center"/>
        <w:rPr>
          <w:rFonts w:ascii="Times New Roman" w:hAnsi="Times New Roman"/>
        </w:rPr>
      </w:pPr>
    </w:p>
    <w:p w14:paraId="1EEA07CE" w14:textId="77777777" w:rsidR="00C279E2" w:rsidRDefault="00C279E2" w:rsidP="00C279E2">
      <w:pPr>
        <w:jc w:val="center"/>
        <w:rPr>
          <w:rFonts w:ascii="Times New Roman" w:hAnsi="Times New Roman"/>
        </w:rPr>
      </w:pPr>
    </w:p>
    <w:p w14:paraId="394C632C" w14:textId="77777777" w:rsidR="00C279E2" w:rsidRDefault="00C279E2" w:rsidP="00C279E2">
      <w:pPr>
        <w:jc w:val="left"/>
        <w:rPr>
          <w:rFonts w:ascii="Times New Roman" w:hAnsi="Times New Roman"/>
        </w:rPr>
      </w:pPr>
    </w:p>
    <w:p w14:paraId="4285654D" w14:textId="77777777" w:rsidR="00C279E2" w:rsidRDefault="00C279E2" w:rsidP="00C279E2">
      <w:pPr>
        <w:jc w:val="center"/>
        <w:rPr>
          <w:rFonts w:ascii="Times New Roman" w:hAnsi="Times New Roman"/>
        </w:rPr>
      </w:pPr>
    </w:p>
    <w:p w14:paraId="128C1E68" w14:textId="77777777" w:rsidR="00C279E2" w:rsidRDefault="00C279E2" w:rsidP="00C279E2">
      <w:pPr>
        <w:jc w:val="center"/>
        <w:rPr>
          <w:rFonts w:ascii="Times New Roman" w:hAnsi="Times New Roman"/>
        </w:rPr>
      </w:pPr>
    </w:p>
    <w:p w14:paraId="247730AF" w14:textId="77777777" w:rsidR="00C279E2" w:rsidRDefault="00C279E2" w:rsidP="00C279E2">
      <w:pPr>
        <w:jc w:val="center"/>
        <w:rPr>
          <w:rFonts w:ascii="Times New Roman" w:hAnsi="Times New Roman"/>
        </w:rPr>
      </w:pPr>
      <w:r>
        <w:rPr>
          <w:rFonts w:ascii="Times New Roman" w:hAnsi="Times New Roman"/>
        </w:rPr>
        <w:t>SÃO PAULO</w:t>
      </w:r>
    </w:p>
    <w:p w14:paraId="0B936632" w14:textId="77777777" w:rsidR="00C279E2" w:rsidRDefault="00C279E2" w:rsidP="00C279E2">
      <w:pPr>
        <w:jc w:val="center"/>
        <w:rPr>
          <w:rFonts w:ascii="Times New Roman" w:hAnsi="Times New Roman"/>
        </w:rPr>
      </w:pPr>
      <w:r>
        <w:rPr>
          <w:rFonts w:ascii="Times New Roman" w:hAnsi="Times New Roman"/>
        </w:rPr>
        <w:t>2020</w:t>
      </w:r>
    </w:p>
    <w:p w14:paraId="30C43D9E" w14:textId="77777777" w:rsidR="00C279E2" w:rsidRDefault="00C279E2" w:rsidP="00C279E2">
      <w:pPr>
        <w:rPr>
          <w:rFonts w:ascii="Times New Roman" w:hAnsi="Times New Roman"/>
        </w:r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rPr>
          <w:rFonts w:ascii="Times New Roman" w:hAnsi="Times New Roman"/>
        </w:rPr>
      </w:pPr>
      <w:r>
        <w:rPr>
          <w:rFonts w:ascii="Times New Roman" w:hAnsi="Times New Roman"/>
        </w:rPr>
        <w:lastRenderedPageBreak/>
        <w:t>GUSTAVO POHLMANN GONZAGA</w:t>
      </w:r>
    </w:p>
    <w:p w14:paraId="10D56D98" w14:textId="77777777" w:rsidR="00C279E2" w:rsidRDefault="00C279E2" w:rsidP="00C279E2">
      <w:pPr>
        <w:jc w:val="center"/>
        <w:rPr>
          <w:rFonts w:ascii="Times New Roman" w:hAnsi="Times New Roman"/>
        </w:rPr>
      </w:pPr>
    </w:p>
    <w:p w14:paraId="66DA247A" w14:textId="77777777" w:rsidR="00C279E2" w:rsidRDefault="00C279E2" w:rsidP="00C279E2">
      <w:pPr>
        <w:jc w:val="center"/>
        <w:rPr>
          <w:rFonts w:ascii="Times New Roman" w:hAnsi="Times New Roman"/>
        </w:rPr>
      </w:pPr>
    </w:p>
    <w:p w14:paraId="59B6485E" w14:textId="77777777" w:rsidR="00C279E2" w:rsidRDefault="00C279E2" w:rsidP="00C279E2">
      <w:pPr>
        <w:jc w:val="center"/>
        <w:rPr>
          <w:rFonts w:ascii="Times New Roman" w:hAnsi="Times New Roman"/>
        </w:rPr>
      </w:pPr>
    </w:p>
    <w:p w14:paraId="41031524" w14:textId="77777777" w:rsidR="00C279E2" w:rsidRDefault="00C279E2" w:rsidP="00C279E2">
      <w:pPr>
        <w:jc w:val="center"/>
        <w:rPr>
          <w:rFonts w:ascii="Times New Roman" w:hAnsi="Times New Roman"/>
        </w:rPr>
      </w:pPr>
    </w:p>
    <w:p w14:paraId="2E4EDB7F" w14:textId="77777777" w:rsidR="00C279E2" w:rsidRDefault="00C279E2" w:rsidP="00C279E2">
      <w:pPr>
        <w:jc w:val="center"/>
        <w:rPr>
          <w:rFonts w:ascii="Times New Roman" w:hAnsi="Times New Roman"/>
        </w:rPr>
      </w:pPr>
    </w:p>
    <w:p w14:paraId="224773AD" w14:textId="77777777" w:rsidR="00C279E2" w:rsidRDefault="00C279E2" w:rsidP="00C279E2">
      <w:pPr>
        <w:jc w:val="center"/>
        <w:rPr>
          <w:rFonts w:ascii="Times New Roman" w:hAnsi="Times New Roman"/>
        </w:rPr>
      </w:pPr>
    </w:p>
    <w:p w14:paraId="2A2D73D7" w14:textId="77777777" w:rsidR="00C279E2" w:rsidRDefault="00C279E2" w:rsidP="00C279E2">
      <w:pPr>
        <w:jc w:val="center"/>
        <w:rPr>
          <w:rFonts w:ascii="Times New Roman" w:hAnsi="Times New Roman"/>
        </w:rPr>
      </w:pPr>
    </w:p>
    <w:p w14:paraId="0F835C74"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3D7E7F4B"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55FA6A15" w14:textId="77777777" w:rsidR="00C279E2" w:rsidRDefault="00C279E2" w:rsidP="00C279E2">
      <w:pPr>
        <w:jc w:val="center"/>
        <w:rPr>
          <w:rFonts w:ascii="Times New Roman" w:hAnsi="Times New Roman"/>
        </w:rPr>
      </w:pPr>
    </w:p>
    <w:p w14:paraId="02C48D16" w14:textId="77777777" w:rsidR="00C279E2" w:rsidRDefault="00C279E2" w:rsidP="00C279E2">
      <w:pPr>
        <w:jc w:val="center"/>
        <w:rPr>
          <w:rFonts w:ascii="Times New Roman" w:hAnsi="Times New Roman"/>
        </w:rPr>
      </w:pPr>
    </w:p>
    <w:p w14:paraId="49653638" w14:textId="77777777" w:rsidR="00C279E2" w:rsidRDefault="00C279E2" w:rsidP="00C279E2">
      <w:pPr>
        <w:rPr>
          <w:rFonts w:ascii="Times New Roman" w:hAnsi="Times New Roman"/>
        </w:rPr>
      </w:pPr>
    </w:p>
    <w:p w14:paraId="4ADDE926"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rPr>
          <w:rFonts w:ascii="Times New Roman" w:hAnsi="Times New Roman"/>
        </w:rPr>
      </w:pPr>
    </w:p>
    <w:p w14:paraId="24AE282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48477008" w14:textId="77777777" w:rsidR="00C279E2" w:rsidRDefault="00C279E2" w:rsidP="00C279E2">
      <w:pPr>
        <w:ind w:left="4536"/>
        <w:rPr>
          <w:rFonts w:ascii="Times New Roman" w:hAnsi="Times New Roman"/>
        </w:rPr>
      </w:pPr>
    </w:p>
    <w:p w14:paraId="77A1B327" w14:textId="10F38409" w:rsidR="00C279E2" w:rsidRDefault="00C279E2" w:rsidP="00C279E2">
      <w:pPr>
        <w:ind w:left="4536"/>
        <w:rPr>
          <w:rFonts w:ascii="Times New Roman" w:hAnsi="Times New Roman"/>
        </w:rPr>
      </w:pPr>
      <w:r>
        <w:rPr>
          <w:rFonts w:ascii="Times New Roman" w:hAnsi="Times New Roman"/>
        </w:rPr>
        <w:t>Orientador: Prof. Dr. André Luis Silva Samartini</w:t>
      </w:r>
    </w:p>
    <w:p w14:paraId="1162CD9E" w14:textId="77777777" w:rsidR="00C279E2" w:rsidRDefault="00C279E2" w:rsidP="00C279E2">
      <w:pPr>
        <w:rPr>
          <w:rFonts w:ascii="Times New Roman" w:hAnsi="Times New Roman"/>
        </w:rPr>
      </w:pPr>
    </w:p>
    <w:p w14:paraId="1676CFFD" w14:textId="77777777" w:rsidR="00C279E2" w:rsidRDefault="00C279E2" w:rsidP="00C279E2">
      <w:pPr>
        <w:rPr>
          <w:rFonts w:ascii="Times New Roman" w:hAnsi="Times New Roman"/>
        </w:rPr>
      </w:pPr>
    </w:p>
    <w:p w14:paraId="6715C91E" w14:textId="77777777" w:rsidR="00C279E2" w:rsidRDefault="00C279E2" w:rsidP="00C279E2">
      <w:pPr>
        <w:rPr>
          <w:rFonts w:ascii="Times New Roman" w:hAnsi="Times New Roman"/>
        </w:rPr>
      </w:pPr>
    </w:p>
    <w:p w14:paraId="49D1642E" w14:textId="77777777" w:rsidR="00C279E2" w:rsidRDefault="00C279E2" w:rsidP="00C279E2">
      <w:pPr>
        <w:rPr>
          <w:rFonts w:ascii="Times New Roman" w:hAnsi="Times New Roman"/>
        </w:rPr>
      </w:pPr>
    </w:p>
    <w:p w14:paraId="00FD2237" w14:textId="77777777" w:rsidR="00C279E2" w:rsidRDefault="00C279E2" w:rsidP="00C279E2">
      <w:pPr>
        <w:rPr>
          <w:rFonts w:ascii="Times New Roman" w:hAnsi="Times New Roman"/>
        </w:rPr>
      </w:pPr>
    </w:p>
    <w:p w14:paraId="0A1641DE" w14:textId="77777777" w:rsidR="00C279E2" w:rsidRDefault="00C279E2" w:rsidP="00C279E2">
      <w:pPr>
        <w:rPr>
          <w:rFonts w:ascii="Times New Roman" w:hAnsi="Times New Roman"/>
        </w:rPr>
      </w:pPr>
    </w:p>
    <w:p w14:paraId="12E9A9BC" w14:textId="77777777" w:rsidR="00C279E2" w:rsidRDefault="00C279E2" w:rsidP="00C279E2">
      <w:pPr>
        <w:rPr>
          <w:rFonts w:ascii="Times New Roman" w:hAnsi="Times New Roman"/>
        </w:rPr>
      </w:pPr>
    </w:p>
    <w:p w14:paraId="2921463C" w14:textId="77777777" w:rsidR="00C279E2" w:rsidRDefault="00C279E2" w:rsidP="00C279E2">
      <w:pPr>
        <w:rPr>
          <w:rFonts w:ascii="Times New Roman" w:hAnsi="Times New Roman"/>
        </w:rPr>
      </w:pPr>
    </w:p>
    <w:p w14:paraId="7C903F14" w14:textId="77777777" w:rsidR="00C279E2" w:rsidRDefault="00C279E2" w:rsidP="00C279E2">
      <w:pPr>
        <w:rPr>
          <w:rFonts w:ascii="Times New Roman" w:hAnsi="Times New Roman"/>
        </w:rPr>
      </w:pPr>
    </w:p>
    <w:p w14:paraId="44D0CB34" w14:textId="77777777" w:rsidR="00C279E2" w:rsidRDefault="00C279E2" w:rsidP="00C279E2">
      <w:pPr>
        <w:rPr>
          <w:rFonts w:ascii="Times New Roman" w:hAnsi="Times New Roman"/>
        </w:rPr>
      </w:pPr>
    </w:p>
    <w:p w14:paraId="19105F89" w14:textId="77777777" w:rsidR="00C279E2" w:rsidRDefault="00C279E2" w:rsidP="00C279E2">
      <w:pPr>
        <w:rPr>
          <w:rFonts w:ascii="Times New Roman" w:hAnsi="Times New Roman"/>
        </w:rPr>
      </w:pPr>
    </w:p>
    <w:p w14:paraId="242DD5DA" w14:textId="77777777" w:rsidR="00C279E2" w:rsidRDefault="00C279E2" w:rsidP="00C279E2">
      <w:pPr>
        <w:rPr>
          <w:rFonts w:ascii="Times New Roman" w:hAnsi="Times New Roman"/>
        </w:rPr>
      </w:pPr>
    </w:p>
    <w:p w14:paraId="0D71BFD3" w14:textId="77777777" w:rsidR="00C279E2" w:rsidRDefault="00C279E2" w:rsidP="00C279E2">
      <w:pPr>
        <w:rPr>
          <w:rFonts w:ascii="Times New Roman" w:hAnsi="Times New Roman"/>
        </w:rPr>
      </w:pPr>
    </w:p>
    <w:p w14:paraId="5FD8BAE5" w14:textId="77777777" w:rsidR="00C279E2" w:rsidRDefault="00C279E2" w:rsidP="00C279E2">
      <w:pPr>
        <w:rPr>
          <w:rFonts w:ascii="Times New Roman" w:hAnsi="Times New Roman"/>
        </w:rPr>
      </w:pPr>
    </w:p>
    <w:p w14:paraId="1886DAB4" w14:textId="77777777" w:rsidR="00C279E2" w:rsidRDefault="00C279E2" w:rsidP="00C279E2">
      <w:pPr>
        <w:jc w:val="center"/>
        <w:rPr>
          <w:rFonts w:ascii="Times New Roman" w:hAnsi="Times New Roman"/>
        </w:rPr>
      </w:pPr>
      <w:r>
        <w:rPr>
          <w:rFonts w:ascii="Times New Roman" w:hAnsi="Times New Roman"/>
        </w:rPr>
        <w:t>SÃO PAULO</w:t>
      </w:r>
    </w:p>
    <w:p w14:paraId="0880FA5E" w14:textId="77777777" w:rsidR="00C279E2" w:rsidRDefault="00C279E2" w:rsidP="00C279E2">
      <w:pPr>
        <w:jc w:val="center"/>
        <w:rPr>
          <w:rFonts w:ascii="Times New Roman" w:hAnsi="Times New Roman"/>
        </w:rPr>
      </w:pPr>
      <w:r>
        <w:rPr>
          <w:rFonts w:ascii="Times New Roman" w:hAnsi="Times New Roman"/>
        </w:rPr>
        <w:t>2020</w:t>
      </w:r>
      <w:r>
        <w:br w:type="page"/>
      </w:r>
    </w:p>
    <w:p w14:paraId="5711ACDB" w14:textId="77777777" w:rsidR="00C279E2" w:rsidRDefault="00C279E2" w:rsidP="00C279E2">
      <w:pPr>
        <w:jc w:val="center"/>
        <w:rPr>
          <w:rFonts w:ascii="Times New Roman" w:hAnsi="Times New Roman"/>
        </w:rPr>
      </w:pPr>
      <w:r>
        <w:rPr>
          <w:rFonts w:ascii="Times New Roman" w:hAnsi="Times New Roman"/>
        </w:rPr>
        <w:lastRenderedPageBreak/>
        <w:t>VERSO DA FOLHA DE ROSTO</w:t>
      </w:r>
    </w:p>
    <w:p w14:paraId="5C213D0D" w14:textId="77777777" w:rsidR="00C279E2" w:rsidRDefault="00C279E2" w:rsidP="00C279E2">
      <w:pPr>
        <w:rPr>
          <w:rFonts w:ascii="Times New Roman" w:hAnsi="Times New Roman"/>
        </w:r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rPr>
          <w:rFonts w:ascii="Times New Roman" w:hAnsi="Times New Roman"/>
        </w:rPr>
      </w:pPr>
      <w:r>
        <w:rPr>
          <w:rFonts w:ascii="Times New Roman" w:hAnsi="Times New Roman"/>
        </w:rPr>
        <w:lastRenderedPageBreak/>
        <w:t>GUSTAVO POHLMANN GONZAGA</w:t>
      </w:r>
    </w:p>
    <w:p w14:paraId="068A545E" w14:textId="77777777" w:rsidR="00C279E2" w:rsidRDefault="00C279E2" w:rsidP="00C279E2">
      <w:pPr>
        <w:jc w:val="center"/>
        <w:rPr>
          <w:rFonts w:ascii="Times New Roman" w:hAnsi="Times New Roman"/>
        </w:rPr>
      </w:pPr>
    </w:p>
    <w:p w14:paraId="03D33B33" w14:textId="77777777" w:rsidR="00C279E2" w:rsidRDefault="00C279E2" w:rsidP="00C279E2">
      <w:pPr>
        <w:jc w:val="center"/>
        <w:rPr>
          <w:rFonts w:ascii="Times New Roman" w:hAnsi="Times New Roman"/>
        </w:rPr>
      </w:pPr>
    </w:p>
    <w:p w14:paraId="7E25DD0C" w14:textId="77777777" w:rsidR="00C279E2" w:rsidRDefault="00C279E2" w:rsidP="002670F6">
      <w:pPr>
        <w:ind w:firstLine="0"/>
        <w:rPr>
          <w:rFonts w:ascii="Times New Roman" w:hAnsi="Times New Roman"/>
        </w:rPr>
      </w:pPr>
    </w:p>
    <w:p w14:paraId="0D9E19C3" w14:textId="77777777" w:rsidR="00C279E2" w:rsidRDefault="00C279E2" w:rsidP="00C279E2">
      <w:pPr>
        <w:jc w:val="center"/>
        <w:rPr>
          <w:rFonts w:ascii="Times New Roman" w:hAnsi="Times New Roman"/>
        </w:rPr>
      </w:pPr>
    </w:p>
    <w:p w14:paraId="054EFFD2" w14:textId="77777777" w:rsidR="00C279E2" w:rsidRDefault="00C279E2" w:rsidP="00C279E2">
      <w:pPr>
        <w:jc w:val="center"/>
        <w:rPr>
          <w:rFonts w:ascii="Times New Roman" w:hAnsi="Times New Roman"/>
        </w:rPr>
      </w:pPr>
    </w:p>
    <w:p w14:paraId="42B8D4AF" w14:textId="4EA281C9"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47C41CA8" w14:textId="4513BECC" w:rsidR="00C279E2" w:rsidRPr="00C279E2" w:rsidRDefault="00C279E2" w:rsidP="002670F6">
      <w:pPr>
        <w:ind w:firstLine="708"/>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498C4620" w14:textId="77777777" w:rsidR="00C279E2" w:rsidRDefault="00C279E2" w:rsidP="00C279E2">
      <w:pPr>
        <w:jc w:val="center"/>
        <w:rPr>
          <w:rFonts w:ascii="Times New Roman" w:hAnsi="Times New Roman"/>
        </w:rPr>
      </w:pPr>
    </w:p>
    <w:p w14:paraId="256B2573" w14:textId="77777777" w:rsidR="00C279E2" w:rsidRDefault="00C279E2" w:rsidP="00C279E2">
      <w:pPr>
        <w:jc w:val="center"/>
        <w:rPr>
          <w:rFonts w:ascii="Times New Roman" w:hAnsi="Times New Roman"/>
        </w:rPr>
      </w:pPr>
    </w:p>
    <w:p w14:paraId="1A886EDE" w14:textId="77777777" w:rsidR="00C279E2" w:rsidRDefault="00C279E2" w:rsidP="00C279E2">
      <w:pPr>
        <w:rPr>
          <w:rFonts w:ascii="Times New Roman" w:hAnsi="Times New Roman"/>
        </w:rPr>
      </w:pPr>
    </w:p>
    <w:p w14:paraId="7F11F610"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rPr>
          <w:rFonts w:ascii="Times New Roman" w:hAnsi="Times New Roman"/>
        </w:rPr>
      </w:pPr>
    </w:p>
    <w:p w14:paraId="4ABDFC6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758917CA" w14:textId="77777777" w:rsidR="00C279E2" w:rsidRDefault="00C279E2" w:rsidP="00C279E2">
      <w:pPr>
        <w:ind w:left="4536"/>
        <w:rPr>
          <w:rFonts w:ascii="Times New Roman" w:hAnsi="Times New Roman"/>
        </w:rPr>
      </w:pPr>
    </w:p>
    <w:p w14:paraId="2762A3CF" w14:textId="77777777" w:rsidR="00C279E2" w:rsidRDefault="00C279E2" w:rsidP="00C279E2">
      <w:pPr>
        <w:ind w:left="4536"/>
        <w:rPr>
          <w:rFonts w:ascii="Times New Roman" w:hAnsi="Times New Roman"/>
          <w:b/>
          <w:bCs/>
        </w:rPr>
      </w:pPr>
      <w:r>
        <w:rPr>
          <w:rFonts w:ascii="Times New Roman" w:hAnsi="Times New Roman"/>
          <w:b/>
          <w:bCs/>
        </w:rPr>
        <w:t>Data de Aprovação:</w:t>
      </w:r>
    </w:p>
    <w:p w14:paraId="0E3306C2" w14:textId="77777777" w:rsidR="00C279E2" w:rsidRDefault="00C279E2" w:rsidP="00C279E2">
      <w:pPr>
        <w:ind w:left="4536"/>
        <w:rPr>
          <w:rFonts w:ascii="Times New Roman" w:hAnsi="Times New Roman"/>
          <w:b/>
          <w:bCs/>
        </w:rPr>
      </w:pPr>
      <w:r>
        <w:rPr>
          <w:rFonts w:ascii="Times New Roman" w:hAnsi="Times New Roman"/>
          <w:b/>
          <w:bCs/>
        </w:rPr>
        <w:t>__/__/____</w:t>
      </w:r>
    </w:p>
    <w:p w14:paraId="5696E9B0" w14:textId="77777777" w:rsidR="00C279E2" w:rsidRDefault="00C279E2" w:rsidP="00C279E2">
      <w:pPr>
        <w:ind w:left="4536"/>
        <w:rPr>
          <w:rFonts w:ascii="Times New Roman" w:hAnsi="Times New Roman"/>
          <w:b/>
          <w:bCs/>
        </w:rPr>
      </w:pPr>
    </w:p>
    <w:p w14:paraId="768FDB07" w14:textId="77777777" w:rsidR="00C279E2" w:rsidRDefault="00C279E2" w:rsidP="00C279E2">
      <w:pPr>
        <w:ind w:left="4536"/>
        <w:rPr>
          <w:rFonts w:ascii="Times New Roman" w:hAnsi="Times New Roman"/>
          <w:b/>
          <w:bCs/>
        </w:rPr>
      </w:pPr>
      <w:r>
        <w:rPr>
          <w:rFonts w:ascii="Times New Roman" w:hAnsi="Times New Roman"/>
          <w:b/>
          <w:bCs/>
        </w:rPr>
        <w:t>Banca Examinadora:</w:t>
      </w:r>
    </w:p>
    <w:p w14:paraId="07D2906F" w14:textId="77777777" w:rsidR="00C279E2" w:rsidRDefault="00C279E2" w:rsidP="00C279E2">
      <w:pPr>
        <w:ind w:left="4536"/>
        <w:rPr>
          <w:rFonts w:ascii="Times New Roman" w:hAnsi="Times New Roman"/>
          <w:b/>
          <w:bCs/>
        </w:rPr>
      </w:pPr>
    </w:p>
    <w:p w14:paraId="33FBB396" w14:textId="339E2271" w:rsidR="00C279E2" w:rsidRPr="006376D0" w:rsidRDefault="00C279E2" w:rsidP="00C279E2">
      <w:pPr>
        <w:ind w:left="4536"/>
        <w:rPr>
          <w:rFonts w:ascii="Times New Roman" w:hAnsi="Times New Roman"/>
        </w:rPr>
      </w:pPr>
      <w:r w:rsidRPr="006376D0">
        <w:rPr>
          <w:rFonts w:ascii="Times New Roman" w:hAnsi="Times New Roman"/>
        </w:rPr>
        <w:t>_______________________________</w:t>
      </w:r>
    </w:p>
    <w:p w14:paraId="5A256359" w14:textId="65BD098E" w:rsidR="00C279E2" w:rsidRPr="00C279E2" w:rsidRDefault="00C279E2" w:rsidP="00C279E2">
      <w:pPr>
        <w:ind w:left="4536"/>
        <w:rPr>
          <w:rFonts w:ascii="Times New Roman" w:hAnsi="Times New Roman"/>
        </w:rPr>
      </w:pPr>
      <w:r w:rsidRPr="00C279E2">
        <w:rPr>
          <w:rFonts w:ascii="Times New Roman" w:hAnsi="Times New Roman"/>
        </w:rPr>
        <w:t>Prof. Dr. André Luis Silva Samartini (Orientador)</w:t>
      </w:r>
    </w:p>
    <w:p w14:paraId="67612FB6" w14:textId="77777777" w:rsidR="00C279E2" w:rsidRPr="006376D0" w:rsidRDefault="00C279E2" w:rsidP="00C279E2">
      <w:pPr>
        <w:ind w:left="4536"/>
        <w:rPr>
          <w:rFonts w:ascii="Times New Roman" w:hAnsi="Times New Roman"/>
        </w:rPr>
      </w:pPr>
      <w:r w:rsidRPr="006376D0">
        <w:rPr>
          <w:rFonts w:ascii="Times New Roman" w:hAnsi="Times New Roman"/>
        </w:rPr>
        <w:t>FGV-EAESP</w:t>
      </w:r>
    </w:p>
    <w:p w14:paraId="167045EA" w14:textId="77777777" w:rsidR="00C279E2" w:rsidRPr="006376D0" w:rsidRDefault="00C279E2" w:rsidP="00C279E2">
      <w:pPr>
        <w:ind w:left="4536"/>
        <w:rPr>
          <w:rFonts w:ascii="Times New Roman" w:hAnsi="Times New Roman"/>
        </w:rPr>
      </w:pPr>
    </w:p>
    <w:p w14:paraId="6C36F1F4" w14:textId="393DA913" w:rsidR="00C279E2" w:rsidRPr="006376D0" w:rsidRDefault="00C279E2" w:rsidP="00C279E2">
      <w:pPr>
        <w:ind w:left="4536"/>
        <w:rPr>
          <w:rFonts w:ascii="Times New Roman" w:hAnsi="Times New Roman"/>
        </w:rPr>
      </w:pPr>
      <w:r w:rsidRPr="006376D0">
        <w:rPr>
          <w:rFonts w:ascii="Times New Roman" w:hAnsi="Times New Roman"/>
        </w:rPr>
        <w:t>_______________________________</w:t>
      </w:r>
    </w:p>
    <w:p w14:paraId="12ED1694" w14:textId="008CF313" w:rsidR="00C279E2" w:rsidRPr="002670F6" w:rsidRDefault="00C279E2" w:rsidP="00C279E2">
      <w:pPr>
        <w:ind w:left="4536"/>
        <w:rPr>
          <w:rFonts w:ascii="Times New Roman" w:hAnsi="Times New Roman"/>
        </w:rPr>
      </w:pPr>
      <w:r w:rsidRPr="002670F6">
        <w:rPr>
          <w:rFonts w:ascii="Times New Roman" w:hAnsi="Times New Roman"/>
        </w:rPr>
        <w:t>Prof. Dr. Gustavo</w:t>
      </w:r>
      <w:r w:rsidR="002670F6" w:rsidRPr="002670F6">
        <w:rPr>
          <w:rFonts w:ascii="Times New Roman" w:hAnsi="Times New Roman"/>
        </w:rPr>
        <w:t xml:space="preserve"> Correa</w:t>
      </w:r>
      <w:r w:rsidRPr="002670F6">
        <w:rPr>
          <w:rFonts w:ascii="Times New Roman" w:hAnsi="Times New Roman"/>
        </w:rPr>
        <w:t xml:space="preserve"> Mirapalheta</w:t>
      </w:r>
    </w:p>
    <w:p w14:paraId="2C87E5D6" w14:textId="77777777" w:rsidR="00C279E2" w:rsidRPr="006376D0" w:rsidRDefault="00C279E2" w:rsidP="00C279E2">
      <w:pPr>
        <w:ind w:left="4536"/>
        <w:rPr>
          <w:rFonts w:ascii="Times New Roman" w:hAnsi="Times New Roman"/>
        </w:rPr>
      </w:pPr>
      <w:r w:rsidRPr="006376D0">
        <w:rPr>
          <w:rFonts w:ascii="Times New Roman" w:hAnsi="Times New Roman"/>
        </w:rPr>
        <w:t>FGV-EAESP</w:t>
      </w:r>
    </w:p>
    <w:p w14:paraId="748913D0" w14:textId="77777777" w:rsidR="00C279E2" w:rsidRPr="006376D0" w:rsidRDefault="00C279E2" w:rsidP="00C279E2">
      <w:pPr>
        <w:ind w:left="4536"/>
        <w:rPr>
          <w:rFonts w:ascii="Times New Roman" w:hAnsi="Times New Roman"/>
        </w:rPr>
      </w:pPr>
    </w:p>
    <w:p w14:paraId="44206AA8" w14:textId="4AC5F711" w:rsidR="00C279E2" w:rsidRPr="006376D0" w:rsidRDefault="00C279E2" w:rsidP="00C279E2">
      <w:pPr>
        <w:ind w:left="4536"/>
        <w:rPr>
          <w:rFonts w:ascii="Times New Roman" w:hAnsi="Times New Roman"/>
        </w:rPr>
      </w:pPr>
      <w:r w:rsidRPr="006376D0">
        <w:br w:type="page"/>
      </w:r>
    </w:p>
    <w:p w14:paraId="3D9E2E58" w14:textId="48BDC698" w:rsidR="002670F6" w:rsidRDefault="00C279E2" w:rsidP="00C279E2">
      <w:pPr>
        <w:jc w:val="center"/>
        <w:rPr>
          <w:rFonts w:ascii="Times New Roman" w:hAnsi="Times New Roman"/>
          <w:b/>
          <w:bCs/>
        </w:rPr>
      </w:pPr>
      <w:r>
        <w:rPr>
          <w:rFonts w:ascii="Times New Roman" w:hAnsi="Times New Roman"/>
          <w:b/>
          <w:bCs/>
        </w:rPr>
        <w:lastRenderedPageBreak/>
        <w:t>AGRADECIMENTOS</w:t>
      </w:r>
    </w:p>
    <w:p w14:paraId="3378A157" w14:textId="5DEA23A7" w:rsidR="002670F6" w:rsidRPr="002670F6" w:rsidRDefault="002670F6" w:rsidP="002670F6">
      <w:pPr>
        <w:jc w:val="right"/>
      </w:pPr>
      <w:r>
        <w:rPr>
          <w:rFonts w:ascii="Times New Roman" w:hAnsi="Times New Roman"/>
        </w:rPr>
        <w:t>Gostaria de agradecer</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rFonts w:ascii="Times New Roman" w:hAnsi="Times New Roman"/>
          <w:b/>
          <w:bCs/>
        </w:rPr>
      </w:pPr>
      <w:r>
        <w:rPr>
          <w:rFonts w:ascii="Times New Roman" w:hAnsi="Times New Roman"/>
          <w:b/>
          <w:bCs/>
        </w:rPr>
        <w:lastRenderedPageBreak/>
        <w:t>RESUMO</w:t>
      </w:r>
      <w:r>
        <w:br w:type="page"/>
      </w:r>
    </w:p>
    <w:p w14:paraId="4FFDE818" w14:textId="77777777" w:rsidR="00C279E2" w:rsidRDefault="00C279E2" w:rsidP="00C279E2">
      <w:pPr>
        <w:jc w:val="center"/>
        <w:rPr>
          <w:rFonts w:ascii="Times New Roman" w:hAnsi="Times New Roman"/>
          <w:b/>
          <w:bCs/>
        </w:rPr>
      </w:pPr>
      <w:r>
        <w:rPr>
          <w:rFonts w:ascii="Times New Roman" w:hAnsi="Times New Roman"/>
          <w:b/>
          <w:bCs/>
        </w:rPr>
        <w:lastRenderedPageBreak/>
        <w:t>ABSTRACT</w:t>
      </w:r>
    </w:p>
    <w:p w14:paraId="136BB1EE" w14:textId="67F788B9" w:rsidR="00B415E6" w:rsidRPr="00B415E6" w:rsidRDefault="00B415E6">
      <w:pPr>
        <w:spacing w:after="160" w:line="259" w:lineRule="auto"/>
        <w:rPr>
          <w:rFonts w:cs="Arial"/>
        </w:rPr>
      </w:pPr>
      <w:r w:rsidRPr="00B415E6">
        <w:rPr>
          <w:rFonts w:cs="Arial"/>
        </w:rPr>
        <w:br w:type="page"/>
      </w:r>
    </w:p>
    <w:sdt>
      <w:sdtPr>
        <w:rPr>
          <w:rFonts w:eastAsiaTheme="minorHAnsi" w:cstheme="minorBidi"/>
          <w:b w:val="0"/>
          <w:szCs w:val="24"/>
          <w:lang w:val="pt-BR"/>
        </w:rPr>
        <w:id w:val="-1420012260"/>
        <w:docPartObj>
          <w:docPartGallery w:val="Table of Contents"/>
          <w:docPartUnique/>
        </w:docPartObj>
      </w:sdtPr>
      <w:sdtEndPr>
        <w:rPr>
          <w:rFonts w:cs="Arial"/>
          <w:bCs/>
          <w:noProof/>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3B982A53" w14:textId="4B6809C8" w:rsidR="006376D0" w:rsidRDefault="00B415E6">
          <w:pPr>
            <w:pStyle w:val="TOC1"/>
            <w:tabs>
              <w:tab w:val="left" w:pos="132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793660" w:history="1">
            <w:r w:rsidR="006376D0" w:rsidRPr="00725FBF">
              <w:rPr>
                <w:rStyle w:val="Hyperlink"/>
                <w:bCs/>
                <w:noProof/>
              </w:rPr>
              <w:t>1.</w:t>
            </w:r>
            <w:r w:rsidR="006376D0">
              <w:rPr>
                <w:rFonts w:asciiTheme="minorHAnsi" w:hAnsiTheme="minorHAnsi" w:cstheme="minorBidi"/>
                <w:noProof/>
                <w:lang w:val="pt-BR" w:eastAsia="pt-BR"/>
              </w:rPr>
              <w:tab/>
            </w:r>
            <w:r w:rsidR="006376D0" w:rsidRPr="00725FBF">
              <w:rPr>
                <w:rStyle w:val="Hyperlink"/>
                <w:bCs/>
                <w:noProof/>
              </w:rPr>
              <w:t>INTRODUÇÃO</w:t>
            </w:r>
            <w:r w:rsidR="006376D0">
              <w:rPr>
                <w:noProof/>
                <w:webHidden/>
              </w:rPr>
              <w:tab/>
            </w:r>
            <w:r w:rsidR="006376D0">
              <w:rPr>
                <w:noProof/>
                <w:webHidden/>
              </w:rPr>
              <w:fldChar w:fldCharType="begin"/>
            </w:r>
            <w:r w:rsidR="006376D0">
              <w:rPr>
                <w:noProof/>
                <w:webHidden/>
              </w:rPr>
              <w:instrText xml:space="preserve"> PAGEREF _Toc56793660 \h </w:instrText>
            </w:r>
            <w:r w:rsidR="006376D0">
              <w:rPr>
                <w:noProof/>
                <w:webHidden/>
              </w:rPr>
            </w:r>
            <w:r w:rsidR="006376D0">
              <w:rPr>
                <w:noProof/>
                <w:webHidden/>
              </w:rPr>
              <w:fldChar w:fldCharType="separate"/>
            </w:r>
            <w:r w:rsidR="006376D0">
              <w:rPr>
                <w:noProof/>
                <w:webHidden/>
              </w:rPr>
              <w:t>10</w:t>
            </w:r>
            <w:r w:rsidR="006376D0">
              <w:rPr>
                <w:noProof/>
                <w:webHidden/>
              </w:rPr>
              <w:fldChar w:fldCharType="end"/>
            </w:r>
          </w:hyperlink>
        </w:p>
        <w:p w14:paraId="579C8818" w14:textId="738D9F40" w:rsidR="006376D0" w:rsidRDefault="00921756">
          <w:pPr>
            <w:pStyle w:val="TOC2"/>
            <w:tabs>
              <w:tab w:val="right" w:leader="dot" w:pos="9061"/>
            </w:tabs>
            <w:rPr>
              <w:rFonts w:asciiTheme="minorHAnsi" w:hAnsiTheme="minorHAnsi" w:cstheme="minorBidi"/>
              <w:noProof/>
              <w:lang w:val="pt-BR" w:eastAsia="pt-BR"/>
            </w:rPr>
          </w:pPr>
          <w:hyperlink w:anchor="_Toc56793661" w:history="1">
            <w:r w:rsidR="006376D0" w:rsidRPr="00725FBF">
              <w:rPr>
                <w:rStyle w:val="Hyperlink"/>
                <w:noProof/>
              </w:rPr>
              <w:t>1.1 Motivação</w:t>
            </w:r>
            <w:r w:rsidR="006376D0">
              <w:rPr>
                <w:noProof/>
                <w:webHidden/>
              </w:rPr>
              <w:tab/>
            </w:r>
            <w:r w:rsidR="006376D0">
              <w:rPr>
                <w:noProof/>
                <w:webHidden/>
              </w:rPr>
              <w:fldChar w:fldCharType="begin"/>
            </w:r>
            <w:r w:rsidR="006376D0">
              <w:rPr>
                <w:noProof/>
                <w:webHidden/>
              </w:rPr>
              <w:instrText xml:space="preserve"> PAGEREF _Toc56793661 \h </w:instrText>
            </w:r>
            <w:r w:rsidR="006376D0">
              <w:rPr>
                <w:noProof/>
                <w:webHidden/>
              </w:rPr>
            </w:r>
            <w:r w:rsidR="006376D0">
              <w:rPr>
                <w:noProof/>
                <w:webHidden/>
              </w:rPr>
              <w:fldChar w:fldCharType="separate"/>
            </w:r>
            <w:r w:rsidR="006376D0">
              <w:rPr>
                <w:noProof/>
                <w:webHidden/>
              </w:rPr>
              <w:t>10</w:t>
            </w:r>
            <w:r w:rsidR="006376D0">
              <w:rPr>
                <w:noProof/>
                <w:webHidden/>
              </w:rPr>
              <w:fldChar w:fldCharType="end"/>
            </w:r>
          </w:hyperlink>
        </w:p>
        <w:p w14:paraId="2B1DE7AC" w14:textId="336FDFDD" w:rsidR="006376D0" w:rsidRDefault="00921756">
          <w:pPr>
            <w:pStyle w:val="TOC2"/>
            <w:tabs>
              <w:tab w:val="right" w:leader="dot" w:pos="9061"/>
            </w:tabs>
            <w:rPr>
              <w:rFonts w:asciiTheme="minorHAnsi" w:hAnsiTheme="minorHAnsi" w:cstheme="minorBidi"/>
              <w:noProof/>
              <w:lang w:val="pt-BR" w:eastAsia="pt-BR"/>
            </w:rPr>
          </w:pPr>
          <w:hyperlink w:anchor="_Toc56793662" w:history="1">
            <w:r w:rsidR="006376D0" w:rsidRPr="00725FBF">
              <w:rPr>
                <w:rStyle w:val="Hyperlink"/>
                <w:noProof/>
              </w:rPr>
              <w:t>1.2 Objetivos</w:t>
            </w:r>
            <w:r w:rsidR="006376D0">
              <w:rPr>
                <w:noProof/>
                <w:webHidden/>
              </w:rPr>
              <w:tab/>
            </w:r>
            <w:r w:rsidR="006376D0">
              <w:rPr>
                <w:noProof/>
                <w:webHidden/>
              </w:rPr>
              <w:fldChar w:fldCharType="begin"/>
            </w:r>
            <w:r w:rsidR="006376D0">
              <w:rPr>
                <w:noProof/>
                <w:webHidden/>
              </w:rPr>
              <w:instrText xml:space="preserve"> PAGEREF _Toc56793662 \h </w:instrText>
            </w:r>
            <w:r w:rsidR="006376D0">
              <w:rPr>
                <w:noProof/>
                <w:webHidden/>
              </w:rPr>
            </w:r>
            <w:r w:rsidR="006376D0">
              <w:rPr>
                <w:noProof/>
                <w:webHidden/>
              </w:rPr>
              <w:fldChar w:fldCharType="separate"/>
            </w:r>
            <w:r w:rsidR="006376D0">
              <w:rPr>
                <w:noProof/>
                <w:webHidden/>
              </w:rPr>
              <w:t>11</w:t>
            </w:r>
            <w:r w:rsidR="006376D0">
              <w:rPr>
                <w:noProof/>
                <w:webHidden/>
              </w:rPr>
              <w:fldChar w:fldCharType="end"/>
            </w:r>
          </w:hyperlink>
        </w:p>
        <w:p w14:paraId="354D7AFD" w14:textId="24507C1F" w:rsidR="006376D0" w:rsidRDefault="00921756">
          <w:pPr>
            <w:pStyle w:val="TOC1"/>
            <w:tabs>
              <w:tab w:val="left" w:pos="1320"/>
              <w:tab w:val="right" w:leader="dot" w:pos="9061"/>
            </w:tabs>
            <w:rPr>
              <w:rFonts w:asciiTheme="minorHAnsi" w:hAnsiTheme="minorHAnsi" w:cstheme="minorBidi"/>
              <w:noProof/>
              <w:lang w:val="pt-BR" w:eastAsia="pt-BR"/>
            </w:rPr>
          </w:pPr>
          <w:hyperlink w:anchor="_Toc56793663" w:history="1">
            <w:r w:rsidR="006376D0" w:rsidRPr="00725FBF">
              <w:rPr>
                <w:rStyle w:val="Hyperlink"/>
                <w:bCs/>
                <w:noProof/>
              </w:rPr>
              <w:t>2.</w:t>
            </w:r>
            <w:r w:rsidR="006376D0">
              <w:rPr>
                <w:rFonts w:asciiTheme="minorHAnsi" w:hAnsiTheme="minorHAnsi" w:cstheme="minorBidi"/>
                <w:noProof/>
                <w:lang w:val="pt-BR" w:eastAsia="pt-BR"/>
              </w:rPr>
              <w:tab/>
            </w:r>
            <w:r w:rsidR="006376D0" w:rsidRPr="00725FBF">
              <w:rPr>
                <w:rStyle w:val="Hyperlink"/>
                <w:noProof/>
              </w:rPr>
              <w:t>REFERENCIAL TEÓRICO</w:t>
            </w:r>
            <w:r w:rsidR="006376D0">
              <w:rPr>
                <w:noProof/>
                <w:webHidden/>
              </w:rPr>
              <w:tab/>
            </w:r>
            <w:r w:rsidR="006376D0">
              <w:rPr>
                <w:noProof/>
                <w:webHidden/>
              </w:rPr>
              <w:fldChar w:fldCharType="begin"/>
            </w:r>
            <w:r w:rsidR="006376D0">
              <w:rPr>
                <w:noProof/>
                <w:webHidden/>
              </w:rPr>
              <w:instrText xml:space="preserve"> PAGEREF _Toc56793663 \h </w:instrText>
            </w:r>
            <w:r w:rsidR="006376D0">
              <w:rPr>
                <w:noProof/>
                <w:webHidden/>
              </w:rPr>
            </w:r>
            <w:r w:rsidR="006376D0">
              <w:rPr>
                <w:noProof/>
                <w:webHidden/>
              </w:rPr>
              <w:fldChar w:fldCharType="separate"/>
            </w:r>
            <w:r w:rsidR="006376D0">
              <w:rPr>
                <w:noProof/>
                <w:webHidden/>
              </w:rPr>
              <w:t>12</w:t>
            </w:r>
            <w:r w:rsidR="006376D0">
              <w:rPr>
                <w:noProof/>
                <w:webHidden/>
              </w:rPr>
              <w:fldChar w:fldCharType="end"/>
            </w:r>
          </w:hyperlink>
        </w:p>
        <w:p w14:paraId="78741D04" w14:textId="105E6C9E" w:rsidR="006376D0" w:rsidRDefault="00921756">
          <w:pPr>
            <w:pStyle w:val="TOC2"/>
            <w:tabs>
              <w:tab w:val="right" w:leader="dot" w:pos="9061"/>
            </w:tabs>
            <w:rPr>
              <w:rFonts w:asciiTheme="minorHAnsi" w:hAnsiTheme="minorHAnsi" w:cstheme="minorBidi"/>
              <w:noProof/>
              <w:lang w:val="pt-BR" w:eastAsia="pt-BR"/>
            </w:rPr>
          </w:pPr>
          <w:hyperlink w:anchor="_Toc56793664" w:history="1">
            <w:r w:rsidR="006376D0" w:rsidRPr="00725FBF">
              <w:rPr>
                <w:rStyle w:val="Hyperlink"/>
                <w:noProof/>
              </w:rPr>
              <w:t>2.1 O processo de compra</w:t>
            </w:r>
            <w:r w:rsidR="006376D0">
              <w:rPr>
                <w:noProof/>
                <w:webHidden/>
              </w:rPr>
              <w:tab/>
            </w:r>
            <w:r w:rsidR="006376D0">
              <w:rPr>
                <w:noProof/>
                <w:webHidden/>
              </w:rPr>
              <w:fldChar w:fldCharType="begin"/>
            </w:r>
            <w:r w:rsidR="006376D0">
              <w:rPr>
                <w:noProof/>
                <w:webHidden/>
              </w:rPr>
              <w:instrText xml:space="preserve"> PAGEREF _Toc56793664 \h </w:instrText>
            </w:r>
            <w:r w:rsidR="006376D0">
              <w:rPr>
                <w:noProof/>
                <w:webHidden/>
              </w:rPr>
            </w:r>
            <w:r w:rsidR="006376D0">
              <w:rPr>
                <w:noProof/>
                <w:webHidden/>
              </w:rPr>
              <w:fldChar w:fldCharType="separate"/>
            </w:r>
            <w:r w:rsidR="006376D0">
              <w:rPr>
                <w:noProof/>
                <w:webHidden/>
              </w:rPr>
              <w:t>12</w:t>
            </w:r>
            <w:r w:rsidR="006376D0">
              <w:rPr>
                <w:noProof/>
                <w:webHidden/>
              </w:rPr>
              <w:fldChar w:fldCharType="end"/>
            </w:r>
          </w:hyperlink>
        </w:p>
        <w:p w14:paraId="198A0BE1" w14:textId="7C803017" w:rsidR="006376D0" w:rsidRDefault="00921756">
          <w:pPr>
            <w:pStyle w:val="TOC2"/>
            <w:tabs>
              <w:tab w:val="right" w:leader="dot" w:pos="9061"/>
            </w:tabs>
            <w:rPr>
              <w:rFonts w:asciiTheme="minorHAnsi" w:hAnsiTheme="minorHAnsi" w:cstheme="minorBidi"/>
              <w:noProof/>
              <w:lang w:val="pt-BR" w:eastAsia="pt-BR"/>
            </w:rPr>
          </w:pPr>
          <w:hyperlink w:anchor="_Toc56793665" w:history="1">
            <w:r w:rsidR="006376D0" w:rsidRPr="00725FBF">
              <w:rPr>
                <w:rStyle w:val="Hyperlink"/>
                <w:noProof/>
              </w:rPr>
              <w:t xml:space="preserve">2.2 A tecnologia de </w:t>
            </w:r>
            <w:r w:rsidR="006376D0" w:rsidRPr="00725FBF">
              <w:rPr>
                <w:rStyle w:val="Hyperlink"/>
                <w:i/>
                <w:iCs/>
                <w:noProof/>
              </w:rPr>
              <w:t>Streaming</w:t>
            </w:r>
            <w:r w:rsidR="006376D0">
              <w:rPr>
                <w:noProof/>
                <w:webHidden/>
              </w:rPr>
              <w:tab/>
            </w:r>
            <w:r w:rsidR="006376D0">
              <w:rPr>
                <w:noProof/>
                <w:webHidden/>
              </w:rPr>
              <w:fldChar w:fldCharType="begin"/>
            </w:r>
            <w:r w:rsidR="006376D0">
              <w:rPr>
                <w:noProof/>
                <w:webHidden/>
              </w:rPr>
              <w:instrText xml:space="preserve"> PAGEREF _Toc56793665 \h </w:instrText>
            </w:r>
            <w:r w:rsidR="006376D0">
              <w:rPr>
                <w:noProof/>
                <w:webHidden/>
              </w:rPr>
            </w:r>
            <w:r w:rsidR="006376D0">
              <w:rPr>
                <w:noProof/>
                <w:webHidden/>
              </w:rPr>
              <w:fldChar w:fldCharType="separate"/>
            </w:r>
            <w:r w:rsidR="006376D0">
              <w:rPr>
                <w:noProof/>
                <w:webHidden/>
              </w:rPr>
              <w:t>13</w:t>
            </w:r>
            <w:r w:rsidR="006376D0">
              <w:rPr>
                <w:noProof/>
                <w:webHidden/>
              </w:rPr>
              <w:fldChar w:fldCharType="end"/>
            </w:r>
          </w:hyperlink>
        </w:p>
        <w:p w14:paraId="5FF68017" w14:textId="2CDC2F19" w:rsidR="006376D0" w:rsidRDefault="00921756">
          <w:pPr>
            <w:pStyle w:val="TOC2"/>
            <w:tabs>
              <w:tab w:val="right" w:leader="dot" w:pos="9061"/>
            </w:tabs>
            <w:rPr>
              <w:rFonts w:asciiTheme="minorHAnsi" w:hAnsiTheme="minorHAnsi" w:cstheme="minorBidi"/>
              <w:noProof/>
              <w:lang w:val="pt-BR" w:eastAsia="pt-BR"/>
            </w:rPr>
          </w:pPr>
          <w:hyperlink w:anchor="_Toc56793666" w:history="1">
            <w:r w:rsidR="006376D0" w:rsidRPr="00725FBF">
              <w:rPr>
                <w:rStyle w:val="Hyperlink"/>
                <w:noProof/>
              </w:rPr>
              <w:t>2.3 Pirataria</w:t>
            </w:r>
            <w:r w:rsidR="006376D0">
              <w:rPr>
                <w:noProof/>
                <w:webHidden/>
              </w:rPr>
              <w:tab/>
            </w:r>
            <w:r w:rsidR="006376D0">
              <w:rPr>
                <w:noProof/>
                <w:webHidden/>
              </w:rPr>
              <w:fldChar w:fldCharType="begin"/>
            </w:r>
            <w:r w:rsidR="006376D0">
              <w:rPr>
                <w:noProof/>
                <w:webHidden/>
              </w:rPr>
              <w:instrText xml:space="preserve"> PAGEREF _Toc56793666 \h </w:instrText>
            </w:r>
            <w:r w:rsidR="006376D0">
              <w:rPr>
                <w:noProof/>
                <w:webHidden/>
              </w:rPr>
            </w:r>
            <w:r w:rsidR="006376D0">
              <w:rPr>
                <w:noProof/>
                <w:webHidden/>
              </w:rPr>
              <w:fldChar w:fldCharType="separate"/>
            </w:r>
            <w:r w:rsidR="006376D0">
              <w:rPr>
                <w:noProof/>
                <w:webHidden/>
              </w:rPr>
              <w:t>13</w:t>
            </w:r>
            <w:r w:rsidR="006376D0">
              <w:rPr>
                <w:noProof/>
                <w:webHidden/>
              </w:rPr>
              <w:fldChar w:fldCharType="end"/>
            </w:r>
          </w:hyperlink>
        </w:p>
        <w:p w14:paraId="0E9CEBE4" w14:textId="2EFEB212"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67" w:history="1">
            <w:r w:rsidR="006376D0" w:rsidRPr="00725FBF">
              <w:rPr>
                <w:rStyle w:val="Hyperlink"/>
                <w:noProof/>
              </w:rPr>
              <w:t>3</w:t>
            </w:r>
            <w:r w:rsidR="006376D0">
              <w:rPr>
                <w:rFonts w:asciiTheme="minorHAnsi" w:hAnsiTheme="minorHAnsi" w:cstheme="minorBidi"/>
                <w:noProof/>
                <w:lang w:val="pt-BR" w:eastAsia="pt-BR"/>
              </w:rPr>
              <w:tab/>
            </w:r>
            <w:r w:rsidR="006376D0" w:rsidRPr="00725FBF">
              <w:rPr>
                <w:rStyle w:val="Hyperlink"/>
                <w:noProof/>
              </w:rPr>
              <w:t>METODOLOGIA</w:t>
            </w:r>
            <w:r w:rsidR="006376D0">
              <w:rPr>
                <w:noProof/>
                <w:webHidden/>
              </w:rPr>
              <w:tab/>
            </w:r>
            <w:r w:rsidR="006376D0">
              <w:rPr>
                <w:noProof/>
                <w:webHidden/>
              </w:rPr>
              <w:fldChar w:fldCharType="begin"/>
            </w:r>
            <w:r w:rsidR="006376D0">
              <w:rPr>
                <w:noProof/>
                <w:webHidden/>
              </w:rPr>
              <w:instrText xml:space="preserve"> PAGEREF _Toc56793667 \h </w:instrText>
            </w:r>
            <w:r w:rsidR="006376D0">
              <w:rPr>
                <w:noProof/>
                <w:webHidden/>
              </w:rPr>
            </w:r>
            <w:r w:rsidR="006376D0">
              <w:rPr>
                <w:noProof/>
                <w:webHidden/>
              </w:rPr>
              <w:fldChar w:fldCharType="separate"/>
            </w:r>
            <w:r w:rsidR="006376D0">
              <w:rPr>
                <w:noProof/>
                <w:webHidden/>
              </w:rPr>
              <w:t>14</w:t>
            </w:r>
            <w:r w:rsidR="006376D0">
              <w:rPr>
                <w:noProof/>
                <w:webHidden/>
              </w:rPr>
              <w:fldChar w:fldCharType="end"/>
            </w:r>
          </w:hyperlink>
        </w:p>
        <w:p w14:paraId="35125522" w14:textId="4310EB09"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68" w:history="1">
            <w:r w:rsidR="006376D0" w:rsidRPr="00725FBF">
              <w:rPr>
                <w:rStyle w:val="Hyperlink"/>
                <w:noProof/>
              </w:rPr>
              <w:t>4</w:t>
            </w:r>
            <w:r w:rsidR="006376D0">
              <w:rPr>
                <w:rFonts w:asciiTheme="minorHAnsi" w:hAnsiTheme="minorHAnsi" w:cstheme="minorBidi"/>
                <w:noProof/>
                <w:lang w:val="pt-BR" w:eastAsia="pt-BR"/>
              </w:rPr>
              <w:tab/>
            </w:r>
            <w:r w:rsidR="006376D0" w:rsidRPr="00725FBF">
              <w:rPr>
                <w:rStyle w:val="Hyperlink"/>
                <w:noProof/>
              </w:rPr>
              <w:t>APRESENTAÇÃO E DISCUSSÃO DOS RESULTADOS</w:t>
            </w:r>
            <w:r w:rsidR="006376D0">
              <w:rPr>
                <w:noProof/>
                <w:webHidden/>
              </w:rPr>
              <w:tab/>
            </w:r>
            <w:r w:rsidR="006376D0">
              <w:rPr>
                <w:noProof/>
                <w:webHidden/>
              </w:rPr>
              <w:fldChar w:fldCharType="begin"/>
            </w:r>
            <w:r w:rsidR="006376D0">
              <w:rPr>
                <w:noProof/>
                <w:webHidden/>
              </w:rPr>
              <w:instrText xml:space="preserve"> PAGEREF _Toc56793668 \h </w:instrText>
            </w:r>
            <w:r w:rsidR="006376D0">
              <w:rPr>
                <w:noProof/>
                <w:webHidden/>
              </w:rPr>
            </w:r>
            <w:r w:rsidR="006376D0">
              <w:rPr>
                <w:noProof/>
                <w:webHidden/>
              </w:rPr>
              <w:fldChar w:fldCharType="separate"/>
            </w:r>
            <w:r w:rsidR="006376D0">
              <w:rPr>
                <w:noProof/>
                <w:webHidden/>
              </w:rPr>
              <w:t>16</w:t>
            </w:r>
            <w:r w:rsidR="006376D0">
              <w:rPr>
                <w:noProof/>
                <w:webHidden/>
              </w:rPr>
              <w:fldChar w:fldCharType="end"/>
            </w:r>
          </w:hyperlink>
        </w:p>
        <w:p w14:paraId="1B58C1E2" w14:textId="2A675997" w:rsidR="006376D0" w:rsidRDefault="00921756">
          <w:pPr>
            <w:pStyle w:val="TOC2"/>
            <w:tabs>
              <w:tab w:val="right" w:leader="dot" w:pos="9061"/>
            </w:tabs>
            <w:rPr>
              <w:rFonts w:asciiTheme="minorHAnsi" w:hAnsiTheme="minorHAnsi" w:cstheme="minorBidi"/>
              <w:noProof/>
              <w:lang w:val="pt-BR" w:eastAsia="pt-BR"/>
            </w:rPr>
          </w:pPr>
          <w:hyperlink w:anchor="_Toc56793669" w:history="1">
            <w:r w:rsidR="006376D0" w:rsidRPr="00725FBF">
              <w:rPr>
                <w:rStyle w:val="Hyperlink"/>
                <w:noProof/>
              </w:rPr>
              <w:t>4.1 Análise quantitativa</w:t>
            </w:r>
            <w:r w:rsidR="006376D0">
              <w:rPr>
                <w:noProof/>
                <w:webHidden/>
              </w:rPr>
              <w:tab/>
            </w:r>
            <w:r w:rsidR="006376D0">
              <w:rPr>
                <w:noProof/>
                <w:webHidden/>
              </w:rPr>
              <w:fldChar w:fldCharType="begin"/>
            </w:r>
            <w:r w:rsidR="006376D0">
              <w:rPr>
                <w:noProof/>
                <w:webHidden/>
              </w:rPr>
              <w:instrText xml:space="preserve"> PAGEREF _Toc56793669 \h </w:instrText>
            </w:r>
            <w:r w:rsidR="006376D0">
              <w:rPr>
                <w:noProof/>
                <w:webHidden/>
              </w:rPr>
            </w:r>
            <w:r w:rsidR="006376D0">
              <w:rPr>
                <w:noProof/>
                <w:webHidden/>
              </w:rPr>
              <w:fldChar w:fldCharType="separate"/>
            </w:r>
            <w:r w:rsidR="006376D0">
              <w:rPr>
                <w:noProof/>
                <w:webHidden/>
              </w:rPr>
              <w:t>16</w:t>
            </w:r>
            <w:r w:rsidR="006376D0">
              <w:rPr>
                <w:noProof/>
                <w:webHidden/>
              </w:rPr>
              <w:fldChar w:fldCharType="end"/>
            </w:r>
          </w:hyperlink>
        </w:p>
        <w:p w14:paraId="3712CE59" w14:textId="2A843FB4" w:rsidR="006376D0" w:rsidRDefault="00921756">
          <w:pPr>
            <w:pStyle w:val="TOC2"/>
            <w:tabs>
              <w:tab w:val="right" w:leader="dot" w:pos="9061"/>
            </w:tabs>
            <w:rPr>
              <w:rFonts w:asciiTheme="minorHAnsi" w:hAnsiTheme="minorHAnsi" w:cstheme="minorBidi"/>
              <w:noProof/>
              <w:lang w:val="pt-BR" w:eastAsia="pt-BR"/>
            </w:rPr>
          </w:pPr>
          <w:hyperlink w:anchor="_Toc56793670" w:history="1">
            <w:r w:rsidR="006376D0" w:rsidRPr="00725FBF">
              <w:rPr>
                <w:rStyle w:val="Hyperlink"/>
                <w:noProof/>
              </w:rPr>
              <w:t>4.2 Análise do questionário</w:t>
            </w:r>
            <w:r w:rsidR="006376D0">
              <w:rPr>
                <w:noProof/>
                <w:webHidden/>
              </w:rPr>
              <w:tab/>
            </w:r>
            <w:r w:rsidR="006376D0">
              <w:rPr>
                <w:noProof/>
                <w:webHidden/>
              </w:rPr>
              <w:fldChar w:fldCharType="begin"/>
            </w:r>
            <w:r w:rsidR="006376D0">
              <w:rPr>
                <w:noProof/>
                <w:webHidden/>
              </w:rPr>
              <w:instrText xml:space="preserve"> PAGEREF _Toc56793670 \h </w:instrText>
            </w:r>
            <w:r w:rsidR="006376D0">
              <w:rPr>
                <w:noProof/>
                <w:webHidden/>
              </w:rPr>
            </w:r>
            <w:r w:rsidR="006376D0">
              <w:rPr>
                <w:noProof/>
                <w:webHidden/>
              </w:rPr>
              <w:fldChar w:fldCharType="separate"/>
            </w:r>
            <w:r w:rsidR="006376D0">
              <w:rPr>
                <w:noProof/>
                <w:webHidden/>
              </w:rPr>
              <w:t>20</w:t>
            </w:r>
            <w:r w:rsidR="006376D0">
              <w:rPr>
                <w:noProof/>
                <w:webHidden/>
              </w:rPr>
              <w:fldChar w:fldCharType="end"/>
            </w:r>
          </w:hyperlink>
        </w:p>
        <w:p w14:paraId="6782FE9A" w14:textId="3B762687"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71" w:history="1">
            <w:r w:rsidR="006376D0" w:rsidRPr="00725FBF">
              <w:rPr>
                <w:rStyle w:val="Hyperlink"/>
                <w:noProof/>
              </w:rPr>
              <w:t>5</w:t>
            </w:r>
            <w:r w:rsidR="006376D0">
              <w:rPr>
                <w:rFonts w:asciiTheme="minorHAnsi" w:hAnsiTheme="minorHAnsi" w:cstheme="minorBidi"/>
                <w:noProof/>
                <w:lang w:val="pt-BR" w:eastAsia="pt-BR"/>
              </w:rPr>
              <w:tab/>
            </w:r>
            <w:r w:rsidR="006376D0" w:rsidRPr="00725FBF">
              <w:rPr>
                <w:rStyle w:val="Hyperlink"/>
                <w:noProof/>
              </w:rPr>
              <w:t>CONCLUSÃO</w:t>
            </w:r>
            <w:r w:rsidR="006376D0">
              <w:rPr>
                <w:noProof/>
                <w:webHidden/>
              </w:rPr>
              <w:tab/>
            </w:r>
            <w:r w:rsidR="006376D0">
              <w:rPr>
                <w:noProof/>
                <w:webHidden/>
              </w:rPr>
              <w:fldChar w:fldCharType="begin"/>
            </w:r>
            <w:r w:rsidR="006376D0">
              <w:rPr>
                <w:noProof/>
                <w:webHidden/>
              </w:rPr>
              <w:instrText xml:space="preserve"> PAGEREF _Toc56793671 \h </w:instrText>
            </w:r>
            <w:r w:rsidR="006376D0">
              <w:rPr>
                <w:noProof/>
                <w:webHidden/>
              </w:rPr>
            </w:r>
            <w:r w:rsidR="006376D0">
              <w:rPr>
                <w:noProof/>
                <w:webHidden/>
              </w:rPr>
              <w:fldChar w:fldCharType="separate"/>
            </w:r>
            <w:r w:rsidR="006376D0">
              <w:rPr>
                <w:noProof/>
                <w:webHidden/>
              </w:rPr>
              <w:t>20</w:t>
            </w:r>
            <w:r w:rsidR="006376D0">
              <w:rPr>
                <w:noProof/>
                <w:webHidden/>
              </w:rPr>
              <w:fldChar w:fldCharType="end"/>
            </w:r>
          </w:hyperlink>
        </w:p>
        <w:p w14:paraId="276E44B8" w14:textId="45EEF8D4" w:rsidR="006376D0" w:rsidRDefault="00921756">
          <w:pPr>
            <w:pStyle w:val="TOC1"/>
            <w:tabs>
              <w:tab w:val="left" w:pos="1100"/>
              <w:tab w:val="right" w:leader="dot" w:pos="9061"/>
            </w:tabs>
            <w:rPr>
              <w:rFonts w:asciiTheme="minorHAnsi" w:hAnsiTheme="minorHAnsi" w:cstheme="minorBidi"/>
              <w:noProof/>
              <w:lang w:val="pt-BR" w:eastAsia="pt-BR"/>
            </w:rPr>
          </w:pPr>
          <w:hyperlink w:anchor="_Toc56793672" w:history="1">
            <w:r w:rsidR="006376D0" w:rsidRPr="00725FBF">
              <w:rPr>
                <w:rStyle w:val="Hyperlink"/>
                <w:noProof/>
              </w:rPr>
              <w:t>6</w:t>
            </w:r>
            <w:r w:rsidR="006376D0">
              <w:rPr>
                <w:rFonts w:asciiTheme="minorHAnsi" w:hAnsiTheme="minorHAnsi" w:cstheme="minorBidi"/>
                <w:noProof/>
                <w:lang w:val="pt-BR" w:eastAsia="pt-BR"/>
              </w:rPr>
              <w:tab/>
            </w:r>
            <w:r w:rsidR="006376D0" w:rsidRPr="00725FBF">
              <w:rPr>
                <w:rStyle w:val="Hyperlink"/>
                <w:noProof/>
              </w:rPr>
              <w:t>BIBLIOGRAFIA</w:t>
            </w:r>
            <w:r w:rsidR="006376D0">
              <w:rPr>
                <w:noProof/>
                <w:webHidden/>
              </w:rPr>
              <w:tab/>
            </w:r>
            <w:r w:rsidR="006376D0">
              <w:rPr>
                <w:noProof/>
                <w:webHidden/>
              </w:rPr>
              <w:fldChar w:fldCharType="begin"/>
            </w:r>
            <w:r w:rsidR="006376D0">
              <w:rPr>
                <w:noProof/>
                <w:webHidden/>
              </w:rPr>
              <w:instrText xml:space="preserve"> PAGEREF _Toc56793672 \h </w:instrText>
            </w:r>
            <w:r w:rsidR="006376D0">
              <w:rPr>
                <w:noProof/>
                <w:webHidden/>
              </w:rPr>
            </w:r>
            <w:r w:rsidR="006376D0">
              <w:rPr>
                <w:noProof/>
                <w:webHidden/>
              </w:rPr>
              <w:fldChar w:fldCharType="separate"/>
            </w:r>
            <w:r w:rsidR="006376D0">
              <w:rPr>
                <w:noProof/>
                <w:webHidden/>
              </w:rPr>
              <w:t>21</w:t>
            </w:r>
            <w:r w:rsidR="006376D0">
              <w:rPr>
                <w:noProof/>
                <w:webHidden/>
              </w:rPr>
              <w:fldChar w:fldCharType="end"/>
            </w:r>
          </w:hyperlink>
        </w:p>
        <w:p w14:paraId="7B46F9C9" w14:textId="4C4F1A77"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793660"/>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793661"/>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3F610DDA"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5846DF">
        <w:rPr>
          <w:rFonts w:cs="Arial"/>
        </w:rPr>
        <w:t xml:space="preserve"> </w:t>
      </w:r>
      <w:r w:rsidR="005846DF" w:rsidRPr="009F604A">
        <w:rPr>
          <w:rFonts w:cs="Arial"/>
        </w:rPr>
        <w:fldChar w:fldCharType="begin" w:fldLock="1"/>
      </w:r>
      <w:r w:rsidR="005846D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846DF" w:rsidRPr="009F604A">
        <w:rPr>
          <w:rFonts w:cs="Arial"/>
        </w:rPr>
        <w:fldChar w:fldCharType="separate"/>
      </w:r>
      <w:r w:rsidR="005846DF" w:rsidRPr="009F604A">
        <w:rPr>
          <w:rFonts w:cs="Arial"/>
          <w:noProof/>
        </w:rPr>
        <w:t>(BLOOMBERG, 2019)</w:t>
      </w:r>
      <w:r w:rsidR="005846DF" w:rsidRPr="009F604A">
        <w:rPr>
          <w:rFonts w:cs="Arial"/>
        </w:rPr>
        <w:fldChar w:fldCharType="end"/>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Pr="009F604A">
        <w:rPr>
          <w:rFonts w:cs="Arial"/>
        </w:rPr>
        <w:t>.</w:t>
      </w:r>
    </w:p>
    <w:p w14:paraId="35E9E01D" w14:textId="77777777" w:rsidR="0098431A" w:rsidRDefault="0098431A" w:rsidP="009470DF">
      <w:pPr>
        <w:ind w:firstLine="708"/>
        <w:rPr>
          <w:rFonts w:cs="Arial"/>
        </w:rPr>
      </w:pPr>
    </w:p>
    <w:p w14:paraId="657AD8C2" w14:textId="40C5B44A" w:rsidR="006A3D54" w:rsidRPr="0098431A" w:rsidRDefault="006A3D54" w:rsidP="0098431A">
      <w:pPr>
        <w:ind w:firstLine="708"/>
        <w:jc w:val="center"/>
        <w:rPr>
          <w:rFonts w:cs="Arial"/>
          <w:i/>
          <w:iCs/>
        </w:rPr>
      </w:pPr>
      <w:r>
        <w:rPr>
          <w:rFonts w:cs="Arial"/>
        </w:rPr>
        <w:t xml:space="preserve">Figura 1: </w:t>
      </w:r>
      <w:r w:rsidRPr="0098431A">
        <w:rPr>
          <w:rFonts w:cs="Arial"/>
          <w:i/>
          <w:iCs/>
        </w:rPr>
        <w:t>Exemplo</w:t>
      </w:r>
      <w:r w:rsidR="00F97AE7">
        <w:rPr>
          <w:rFonts w:cs="Arial"/>
          <w:i/>
          <w:iCs/>
        </w:rPr>
        <w:t>s</w:t>
      </w:r>
      <w:r w:rsidRPr="0098431A">
        <w:rPr>
          <w:rFonts w:cs="Arial"/>
          <w:i/>
          <w:iCs/>
        </w:rPr>
        <w:t xml:space="preserve">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57AD4F46"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w:t>
      </w:r>
      <w:r w:rsidR="008D6DAF" w:rsidRPr="009F604A">
        <w:rPr>
          <w:rFonts w:cs="Arial"/>
        </w:rPr>
        <w:lastRenderedPageBreak/>
        <w:t xml:space="preserve">o Brasil se tornou o quarto maior 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095D45E8" w:rsidR="008D6DAF" w:rsidRPr="009F604A"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0B74715F" w14:textId="5A4F835C" w:rsidR="00483E3A" w:rsidRPr="009F604A" w:rsidRDefault="00483E3A" w:rsidP="009470DF">
      <w:pPr>
        <w:rPr>
          <w:rFonts w:cs="Arial"/>
        </w:rPr>
      </w:pPr>
      <w:commentRangeStart w:id="2"/>
      <w:r w:rsidRPr="009F604A">
        <w:rPr>
          <w:rFonts w:cs="Arial"/>
        </w:rPr>
        <w:t>Com este contexto, é importante compreender as principais tendências deste mercado no Brasil, tanto no processo de compra do consumidor como onde, quanto e o quê tem sido consumido através de plataformas ilegais. Esta abordagem pode trazer um novo entendimento de quais são os fatores que levam à redução observada de receita da cadeia produtiva de audiovisual, bem como quais as melhores estratégias para combater as práticas.</w:t>
      </w:r>
      <w:commentRangeEnd w:id="2"/>
      <w:r w:rsidR="00B415E6">
        <w:rPr>
          <w:rStyle w:val="CommentReference"/>
        </w:rPr>
        <w:commentReference w:id="2"/>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3" w:name="_Toc56793662"/>
      <w:r w:rsidRPr="009F604A">
        <w:t xml:space="preserve">1.2 </w:t>
      </w:r>
      <w:r w:rsidR="00AE091A">
        <w:t>Objetivos</w:t>
      </w:r>
      <w:bookmarkEnd w:id="3"/>
    </w:p>
    <w:p w14:paraId="63FFAFD6" w14:textId="77777777" w:rsidR="009F604A" w:rsidRPr="009F604A" w:rsidRDefault="009F604A" w:rsidP="009470DF">
      <w:pPr>
        <w:rPr>
          <w:rFonts w:cs="Arial"/>
          <w:b/>
          <w:bCs/>
        </w:rPr>
      </w:pPr>
    </w:p>
    <w:p w14:paraId="5A99639A" w14:textId="376F5576" w:rsidR="00E92AF3" w:rsidRDefault="00483E3A" w:rsidP="00345EF9">
      <w:pPr>
        <w:rPr>
          <w:rFonts w:cs="Arial"/>
        </w:rPr>
      </w:pPr>
      <w:r w:rsidRPr="009F604A">
        <w:rPr>
          <w:rFonts w:cs="Arial"/>
        </w:rPr>
        <w:t xml:space="preserve">O objetivo deste </w:t>
      </w:r>
      <w:r w:rsidR="009F604A" w:rsidRPr="009F604A">
        <w:rPr>
          <w:rFonts w:cs="Arial"/>
        </w:rPr>
        <w:t>trabalho</w:t>
      </w:r>
      <w:r w:rsidRPr="009F604A">
        <w:rPr>
          <w:rFonts w:cs="Arial"/>
        </w:rPr>
        <w:t xml:space="preserve"> é descrever as principais tendências do mercado de pirataria de filmes e séries através de tecnologia </w:t>
      </w:r>
      <w:r w:rsidRPr="009F604A">
        <w:rPr>
          <w:rFonts w:cs="Arial"/>
          <w:i/>
          <w:iCs/>
        </w:rPr>
        <w:t>streaming</w:t>
      </w:r>
      <w:r w:rsidRPr="009F604A">
        <w:rPr>
          <w:rFonts w:cs="Arial"/>
        </w:rPr>
        <w:t>, e os comportamentos que levam o consumidor deste mercado a usá-lo em detrimento do mercado legítimo.</w:t>
      </w:r>
      <w:r w:rsidR="00B85DFF">
        <w:rPr>
          <w:rFonts w:cs="Arial"/>
        </w:rPr>
        <w:t xml:space="preserve"> Com este objetivo em mente, formula-se a pergunta de pesquisa deste trabalho: “Quanto e por que o consumidor brasileiro busca a pirataria?”.</w:t>
      </w:r>
    </w:p>
    <w:p w14:paraId="65AE432E" w14:textId="1ECC1504" w:rsidR="00345EF9" w:rsidRDefault="00345EF9" w:rsidP="00345EF9">
      <w:pPr>
        <w:rPr>
          <w:rFonts w:cs="Arial"/>
        </w:rPr>
      </w:pPr>
    </w:p>
    <w:p w14:paraId="164EF0A1" w14:textId="297F18A0" w:rsidR="00345EF9" w:rsidRDefault="00345EF9" w:rsidP="00345EF9">
      <w:pPr>
        <w:rPr>
          <w:rFonts w:cs="Arial"/>
        </w:rPr>
      </w:pPr>
    </w:p>
    <w:p w14:paraId="0B24E383" w14:textId="16B87B10" w:rsidR="00345EF9" w:rsidRDefault="00345EF9" w:rsidP="00345EF9">
      <w:pPr>
        <w:rPr>
          <w:rFonts w:cs="Arial"/>
        </w:rPr>
      </w:pPr>
    </w:p>
    <w:p w14:paraId="3E55CF08" w14:textId="7CF444E9" w:rsidR="00345EF9" w:rsidRDefault="00345EF9" w:rsidP="00345EF9">
      <w:pPr>
        <w:rPr>
          <w:rFonts w:cs="Arial"/>
        </w:rPr>
      </w:pPr>
    </w:p>
    <w:p w14:paraId="4204AB23" w14:textId="77777777" w:rsidR="00345EF9" w:rsidRDefault="00345EF9" w:rsidP="00345EF9">
      <w:pPr>
        <w:rPr>
          <w:rFonts w:cs="Arial"/>
        </w:rPr>
      </w:pPr>
    </w:p>
    <w:p w14:paraId="10FF62D0" w14:textId="77777777" w:rsidR="00345EF9" w:rsidRPr="009F604A" w:rsidRDefault="00345EF9" w:rsidP="00345EF9">
      <w:pPr>
        <w:rPr>
          <w:rFonts w:cs="Arial"/>
        </w:rPr>
      </w:pPr>
    </w:p>
    <w:p w14:paraId="715C5DF3" w14:textId="4072DCA3" w:rsidR="00B415E6" w:rsidRDefault="00FF7497" w:rsidP="00345EF9">
      <w:pPr>
        <w:pStyle w:val="Heading1"/>
        <w:numPr>
          <w:ilvl w:val="0"/>
          <w:numId w:val="4"/>
        </w:numPr>
      </w:pPr>
      <w:bookmarkStart w:id="4" w:name="_Toc56793663"/>
      <w:r>
        <w:lastRenderedPageBreak/>
        <w:t>REFERENCIAL TEÓRICO</w:t>
      </w:r>
      <w:bookmarkEnd w:id="4"/>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5" w:name="_Toc56793664"/>
      <w:r>
        <w:t xml:space="preserve">2.1 </w:t>
      </w:r>
      <w:r w:rsidR="0016178C">
        <w:t>O processo de compra</w:t>
      </w:r>
      <w:bookmarkEnd w:id="5"/>
    </w:p>
    <w:p w14:paraId="54DEC868" w14:textId="77777777" w:rsidR="003822CF" w:rsidRDefault="003822CF" w:rsidP="00AE554D">
      <w:pPr>
        <w:pStyle w:val="ListParagraph"/>
        <w:ind w:left="396"/>
        <w:rPr>
          <w:rFonts w:cs="Arial"/>
          <w:b/>
          <w:bCs/>
        </w:rPr>
      </w:pPr>
    </w:p>
    <w:p w14:paraId="7A931156" w14:textId="274C7084" w:rsidR="000D78BF" w:rsidRDefault="003822CF" w:rsidP="00890591">
      <w:pPr>
        <w:pStyle w:val="ListParagraph"/>
        <w:ind w:left="0" w:firstLine="360"/>
        <w:rPr>
          <w:rFonts w:cs="Arial"/>
        </w:rPr>
      </w:pPr>
      <w:r>
        <w:rPr>
          <w:rFonts w:cs="Arial"/>
        </w:rPr>
        <w:t>De maneira simplificada, o processo de compra de um consumidor pode ser dividido em 3 etapas pré-compra, compra e pós-compra. Na primeira delas, o consumidor identifica uma necessidade e busca informações acerca de que produtos ou serviços podem supr</w:t>
      </w:r>
      <w:r w:rsidR="005846DF">
        <w:rPr>
          <w:rFonts w:cs="Arial"/>
        </w:rPr>
        <w:t>i</w:t>
      </w:r>
      <w:r>
        <w:rPr>
          <w:rFonts w:cs="Arial"/>
        </w:rPr>
        <w:t xml:space="preserve">-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FADFCB"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6A3D9B"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w:t>
      </w:r>
      <w:r w:rsidR="005846DF">
        <w:rPr>
          <w:rFonts w:cs="Arial"/>
        </w:rPr>
        <w:t xml:space="preserve">dizem os autores, </w:t>
      </w:r>
      <w:r w:rsidR="006D610F">
        <w:rPr>
          <w:rFonts w:cs="Arial"/>
        </w:rPr>
        <w:t>elementos como falta de tempo, impossibilidade de levantar sobre informações de alternativas e problemas financeiros inesperados ganham muito mais força que no anterior, podendo se tornarem decisivos na escolha da opção final.</w:t>
      </w:r>
    </w:p>
    <w:p w14:paraId="7A805356" w14:textId="1E4B96E9" w:rsidR="00AE091A" w:rsidRPr="00345EF9" w:rsidRDefault="006D610F" w:rsidP="00345EF9">
      <w:pPr>
        <w:pStyle w:val="ListParagraph"/>
        <w:ind w:left="0" w:firstLine="360"/>
        <w:rPr>
          <w:rFonts w:cs="Arial"/>
        </w:rPr>
      </w:pPr>
      <w:r>
        <w:rPr>
          <w:rFonts w:cs="Arial"/>
        </w:rPr>
        <w:t>Já no pós-compra, o consumidor avalia se foi satisfeito ou não pela solução escolhida e reage de acordo</w:t>
      </w:r>
      <w:r w:rsidR="005846DF">
        <w:rPr>
          <w:rFonts w:cs="Arial"/>
        </w:rPr>
        <w:t xml:space="preserve"> </w:t>
      </w:r>
      <w:r w:rsidR="005846DF">
        <w:rPr>
          <w:rFonts w:cs="Arial"/>
        </w:rPr>
        <w:t xml:space="preserve">necessidade </w:t>
      </w:r>
      <w:r w:rsidR="005846DF">
        <w:rPr>
          <w:rFonts w:cs="Arial"/>
        </w:rPr>
        <w:fldChar w:fldCharType="begin" w:fldLock="1"/>
      </w:r>
      <w:r w:rsidR="005846D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5846DF">
        <w:rPr>
          <w:rFonts w:cs="Arial"/>
        </w:rPr>
        <w:fldChar w:fldCharType="separate"/>
      </w:r>
      <w:r w:rsidR="005846DF" w:rsidRPr="00672FE6">
        <w:rPr>
          <w:rFonts w:cs="Arial"/>
          <w:noProof/>
        </w:rPr>
        <w:t>(KOTLER; ARMSTRONG, 2017)</w:t>
      </w:r>
      <w:r w:rsidR="005846DF">
        <w:rPr>
          <w:rFonts w:cs="Arial"/>
        </w:rPr>
        <w:fldChar w:fldCharType="end"/>
      </w:r>
      <w:r>
        <w:rPr>
          <w:rFonts w:cs="Arial"/>
        </w:rPr>
        <w:t xml:space="preserve">. Se </w:t>
      </w:r>
      <w:r w:rsidR="005846DF">
        <w:rPr>
          <w:rFonts w:cs="Arial"/>
        </w:rPr>
        <w:t>fo</w:t>
      </w:r>
      <w:r>
        <w:rPr>
          <w:rFonts w:cs="Arial"/>
        </w:rPr>
        <w:t xml:space="preserve">r, </w:t>
      </w:r>
      <w:r w:rsidR="00672FE6">
        <w:rPr>
          <w:rFonts w:cs="Arial"/>
        </w:rPr>
        <w:t xml:space="preserve">há boa chance do consumidor repetir a solução para necessidades similares ou repetidas, e de dividir sua solução com outros consumidores em sua rede. Se não </w:t>
      </w:r>
      <w:r w:rsidR="005846DF">
        <w:rPr>
          <w:rFonts w:cs="Arial"/>
        </w:rPr>
        <w:t>fo</w:t>
      </w:r>
      <w:r w:rsidR="00672FE6">
        <w:rPr>
          <w:rFonts w:cs="Arial"/>
        </w:rPr>
        <w:t>r, no entanto,</w:t>
      </w:r>
      <w:r w:rsidR="005846DF">
        <w:rPr>
          <w:rFonts w:cs="Arial"/>
        </w:rPr>
        <w:t xml:space="preserve"> os autores postulam que</w:t>
      </w:r>
      <w:r w:rsidR="00672FE6">
        <w:rPr>
          <w:rFonts w:cs="Arial"/>
        </w:rPr>
        <w:t xml:space="preserve"> há a chance de iniciar um novo processo de compra para a mesma.</w:t>
      </w:r>
    </w:p>
    <w:p w14:paraId="0EF04C15" w14:textId="59D246C1" w:rsidR="002823DC" w:rsidRPr="00B415E6" w:rsidRDefault="00B415E6" w:rsidP="00345EF9">
      <w:pPr>
        <w:pStyle w:val="Heading2"/>
        <w:ind w:firstLine="0"/>
      </w:pPr>
      <w:bookmarkStart w:id="6" w:name="_Toc56793665"/>
      <w:r>
        <w:lastRenderedPageBreak/>
        <w:t xml:space="preserve">2.2 </w:t>
      </w:r>
      <w:r w:rsidR="00E258DD" w:rsidRPr="00B415E6">
        <w:t xml:space="preserve">A tecnologia de </w:t>
      </w:r>
      <w:r w:rsidR="0016178C" w:rsidRPr="00B415E6">
        <w:rPr>
          <w:i/>
          <w:iCs/>
        </w:rPr>
        <w:t>Streaming</w:t>
      </w:r>
      <w:bookmarkEnd w:id="6"/>
    </w:p>
    <w:p w14:paraId="1FA84BCE" w14:textId="2B578880" w:rsidR="002823DC" w:rsidRDefault="002823DC" w:rsidP="00AE554D">
      <w:pPr>
        <w:ind w:firstLine="348"/>
        <w:rPr>
          <w:rFonts w:cs="Arial"/>
        </w:rPr>
      </w:pPr>
    </w:p>
    <w:p w14:paraId="7F74CC96" w14:textId="37E9B45E"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w:t>
      </w:r>
      <w:r w:rsidR="00E22358">
        <w:rPr>
          <w:rFonts w:cs="Arial"/>
        </w:rPr>
        <w:t>i</w:t>
      </w:r>
      <w:r>
        <w:rPr>
          <w:rFonts w:cs="Arial"/>
        </w:rPr>
        <w:t xml:space="preserve">-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57B14EC0" w:rsidR="00672FE6" w:rsidRDefault="002131C2" w:rsidP="00AE554D">
      <w:pPr>
        <w:ind w:firstLine="348"/>
        <w:rPr>
          <w:rFonts w:cs="Arial"/>
        </w:rPr>
      </w:pPr>
      <w:r>
        <w:rPr>
          <w:rFonts w:cs="Arial"/>
        </w:rPr>
        <w:t xml:space="preserve">Com isso, </w:t>
      </w:r>
      <w:r w:rsidR="00C71B77">
        <w:rPr>
          <w:rFonts w:cs="Arial"/>
        </w:rPr>
        <w:t>a maneira de consumir entretenimento</w:t>
      </w:r>
      <w:r w:rsidR="00C71B77">
        <w:rPr>
          <w:rFonts w:cs="Arial"/>
        </w:rPr>
        <w:t xml:space="preserve"> </w:t>
      </w:r>
      <w:r w:rsidR="00C71B77">
        <w:rPr>
          <w:rFonts w:cs="Arial"/>
          <w:i/>
          <w:iCs/>
        </w:rPr>
        <w:t>online</w:t>
      </w:r>
      <w:r w:rsidR="00C71B77">
        <w:rPr>
          <w:rFonts w:cs="Arial"/>
        </w:rPr>
        <w:t xml:space="preserve"> sofreu uma revolução</w:t>
      </w:r>
      <w:r>
        <w:rPr>
          <w:rFonts w:cs="Arial"/>
        </w:rPr>
        <w:t>. Eliminando a necessidade de baixar todo o conteúdo previamente</w:t>
      </w:r>
      <w:r w:rsidR="00C71B77">
        <w:rPr>
          <w:rFonts w:cs="Arial"/>
        </w:rPr>
        <w:t xml:space="preserve"> ao momento de assistir</w:t>
      </w:r>
      <w:r>
        <w:rPr>
          <w:rFonts w:cs="Arial"/>
        </w:rPr>
        <w:t xml:space="preserv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28A9827D" w:rsidR="00E258DD" w:rsidRPr="002131C2" w:rsidRDefault="00E258DD" w:rsidP="00AE554D">
      <w:pPr>
        <w:ind w:firstLine="348"/>
        <w:rPr>
          <w:rFonts w:cs="Arial"/>
        </w:rPr>
      </w:pPr>
      <w:r>
        <w:rPr>
          <w:rFonts w:cs="Arial"/>
        </w:rPr>
        <w:t>A</w:t>
      </w:r>
      <w:r w:rsidR="00C71B77">
        <w:rPr>
          <w:rFonts w:cs="Arial"/>
        </w:rPr>
        <w:t>pós essa revolução,</w:t>
      </w:r>
      <w:r w:rsidR="00F97B3E">
        <w:rPr>
          <w:rFonts w:cs="Arial"/>
        </w:rPr>
        <w:t xml:space="preserve"> </w:t>
      </w:r>
      <w:r w:rsidR="00C71B77">
        <w:rPr>
          <w:rFonts w:cs="Arial"/>
        </w:rPr>
        <w:t>o consumidor</w:t>
      </w:r>
      <w:r w:rsidR="00C71B77">
        <w:rPr>
          <w:rFonts w:cs="Arial"/>
        </w:rPr>
        <w:t>, a</w:t>
      </w:r>
      <w:r w:rsidR="00F97B3E">
        <w:rPr>
          <w:rFonts w:cs="Arial"/>
        </w:rPr>
        <w:t xml:space="preserve">través de catálogos online disponível em quaisquer dispositivos,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w:t>
      </w:r>
      <w:r w:rsidR="00C71B77">
        <w:rPr>
          <w:rFonts w:cs="Arial"/>
        </w:rPr>
        <w:t xml:space="preserve"> </w:t>
      </w:r>
      <w:r w:rsidR="007D6816">
        <w:rPr>
          <w:rFonts w:cs="Arial"/>
        </w:rPr>
        <w:t>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7" w:name="_Toc56793666"/>
      <w:r>
        <w:t xml:space="preserve">2.3 </w:t>
      </w:r>
      <w:r w:rsidR="0016178C" w:rsidRPr="00B415E6">
        <w:t>Pirataria</w:t>
      </w:r>
      <w:bookmarkEnd w:id="7"/>
    </w:p>
    <w:p w14:paraId="31E47EDD" w14:textId="667E692F" w:rsidR="00E92AF3" w:rsidRDefault="00E92AF3" w:rsidP="00B415E6">
      <w:pPr>
        <w:pStyle w:val="Heading2"/>
      </w:pPr>
    </w:p>
    <w:p w14:paraId="1A962F88" w14:textId="0C179959"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w:t>
      </w:r>
      <w:r w:rsidR="00B1735B">
        <w:rPr>
          <w:rFonts w:cs="Arial"/>
        </w:rPr>
        <w:t>o</w:t>
      </w:r>
      <w:r w:rsidR="00A9108E">
        <w:rPr>
          <w:rFonts w:cs="Arial"/>
        </w:rPr>
        <w:t>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6A704CA2"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w:t>
      </w:r>
      <w:r w:rsidR="00B1735B">
        <w:rPr>
          <w:rFonts w:cs="Arial"/>
        </w:rPr>
        <w:t>reforça um dos achados de EISEND (2019) de</w:t>
      </w:r>
      <w:r>
        <w:rPr>
          <w:rFonts w:cs="Arial"/>
        </w:rPr>
        <w:t xml:space="preserve"> que os fatores s</w:t>
      </w:r>
      <w:r w:rsidR="00B1735B">
        <w:rPr>
          <w:rFonts w:cs="Arial"/>
        </w:rPr>
        <w:t>o</w:t>
      </w:r>
      <w:r>
        <w:rPr>
          <w:rFonts w:cs="Arial"/>
        </w:rPr>
        <w:t>cioeconômicos são ainda consideráveis no processo de consumo de consumidores de alguns gêneros de conteúdo via pirataria, uma vez que a busca de conteúdo gratuito é amplamente mencionada no espaço amostral d</w:t>
      </w:r>
      <w:r w:rsidR="00B1735B">
        <w:rPr>
          <w:rFonts w:cs="Arial"/>
        </w:rPr>
        <w:t>aquele</w:t>
      </w:r>
      <w:r>
        <w:rPr>
          <w:rFonts w:cs="Arial"/>
        </w:rPr>
        <w:t xml:space="preserve"> estudo.</w:t>
      </w:r>
    </w:p>
    <w:p w14:paraId="23866321" w14:textId="7EA9EC79" w:rsidR="00916F2F" w:rsidRDefault="00B22098" w:rsidP="00B1735B">
      <w:pPr>
        <w:ind w:firstLine="396"/>
        <w:rPr>
          <w:rFonts w:cs="Arial"/>
        </w:rPr>
      </w:pPr>
      <w:r>
        <w:rPr>
          <w:rFonts w:cs="Arial"/>
        </w:rPr>
        <w:lastRenderedPageBreak/>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consumo de conteúdos pirateados na Internet. Ao invés disso, eles veem a prática como algo normal e esperado. </w:t>
      </w:r>
      <w:r w:rsidR="00B1735B">
        <w:t>E</w:t>
      </w:r>
      <w:r w:rsidR="00B1735B">
        <w:t>ntretanto, a indústria do entretenimento trata da da pirataria como questão puramente legal, mesmo que existam diversos outros fatores que influenciem as intenções de consumo</w:t>
      </w:r>
      <w:r w:rsidR="00B1735B">
        <w:t xml:space="preserve"> de produtos digitais</w:t>
      </w:r>
      <w:r w:rsidR="00B1735B">
        <w:t xml:space="preserve">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r w:rsidR="00B1735B">
        <w:rPr>
          <w:rFonts w:cs="Arial"/>
        </w:rPr>
        <w:t xml:space="preserve"> </w:t>
      </w:r>
      <w:r w:rsidR="00916F2F">
        <w:rPr>
          <w:rFonts w:cs="Arial"/>
        </w:rPr>
        <w:t>Como o impedimento moral esperado não tem a proporção esperada, o processo de comparação de resultados no campo da pirataria digital segue os modelos do processo de pré</w:t>
      </w:r>
      <w:r w:rsidR="00B1735B">
        <w:rPr>
          <w:rFonts w:cs="Arial"/>
        </w:rPr>
        <w:t>-</w:t>
      </w:r>
      <w:r w:rsidR="00916F2F">
        <w:rPr>
          <w:rFonts w:cs="Arial"/>
        </w:rPr>
        <w:t xml:space="preserve">compra descritos nos livros tradicionais </w:t>
      </w:r>
      <w:r w:rsidR="00916F2F">
        <w:rPr>
          <w:rFonts w:cs="Arial"/>
        </w:rPr>
        <w:fldChar w:fldCharType="begin" w:fldLock="1"/>
      </w:r>
      <w:r w:rsidR="00916F2F">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sidR="00916F2F">
        <w:rPr>
          <w:rFonts w:cs="Arial"/>
        </w:rPr>
        <w:fldChar w:fldCharType="separate"/>
      </w:r>
      <w:r w:rsidR="00916F2F" w:rsidRPr="00916F2F">
        <w:rPr>
          <w:rFonts w:cs="Arial"/>
          <w:noProof/>
        </w:rPr>
        <w:t>(KOTLER; ARMSTRONG, 2017; MERLO; CERIBELI, 2014)</w:t>
      </w:r>
      <w:r w:rsidR="00916F2F">
        <w:rPr>
          <w:rFonts w:cs="Arial"/>
        </w:rPr>
        <w:fldChar w:fldCharType="end"/>
      </w:r>
      <w:r w:rsidR="00916F2F">
        <w:rPr>
          <w:rFonts w:cs="Arial"/>
        </w:rPr>
        <w:t xml:space="preserve">, e se dá no campo da qualidade, velocidade e pós-compra do conteúdo obtido </w:t>
      </w:r>
      <w:r w:rsidR="00916F2F">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916F2F">
        <w:rPr>
          <w:rFonts w:cs="Arial"/>
        </w:rPr>
        <w:fldChar w:fldCharType="separate"/>
      </w:r>
      <w:r w:rsidR="00916F2F" w:rsidRPr="00916F2F">
        <w:rPr>
          <w:rFonts w:cs="Arial"/>
          <w:noProof/>
        </w:rPr>
        <w:t>(EISEND, 2019)</w:t>
      </w:r>
      <w:r w:rsidR="00916F2F">
        <w:rPr>
          <w:rFonts w:cs="Arial"/>
        </w:rPr>
        <w:fldChar w:fldCharType="end"/>
      </w:r>
      <w:r w:rsidR="00916F2F">
        <w:rPr>
          <w:rFonts w:cs="Arial"/>
        </w:rPr>
        <w:t>.</w:t>
      </w:r>
    </w:p>
    <w:p w14:paraId="1A35EA23" w14:textId="65187FD6"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77ED20C0" w14:textId="77777777" w:rsidR="00345EF9" w:rsidRPr="00345EF9" w:rsidRDefault="00345EF9" w:rsidP="00345EF9">
      <w:pPr>
        <w:ind w:firstLine="0"/>
        <w:rPr>
          <w:rFonts w:cs="Arial"/>
        </w:rPr>
      </w:pPr>
    </w:p>
    <w:p w14:paraId="69E9A53E" w14:textId="2C809E7C" w:rsidR="00C12E06" w:rsidRDefault="008A613F" w:rsidP="00B415E6">
      <w:pPr>
        <w:pStyle w:val="Heading1"/>
        <w:numPr>
          <w:ilvl w:val="0"/>
          <w:numId w:val="5"/>
        </w:numPr>
      </w:pPr>
      <w:bookmarkStart w:id="8" w:name="_Toc56793667"/>
      <w:r w:rsidRPr="008A613F">
        <w:t>METODOLOGIA</w:t>
      </w:r>
      <w:bookmarkEnd w:id="8"/>
    </w:p>
    <w:p w14:paraId="103CAA2A" w14:textId="77777777" w:rsidR="008A613F" w:rsidRPr="008A613F" w:rsidRDefault="008A613F" w:rsidP="00345EF9">
      <w:pPr>
        <w:ind w:firstLine="0"/>
        <w:rPr>
          <w:rFonts w:cs="Arial"/>
          <w:b/>
          <w:bCs/>
        </w:rPr>
      </w:pPr>
    </w:p>
    <w:p w14:paraId="00E144A6" w14:textId="0D992DB7" w:rsidR="00A040C4" w:rsidRDefault="000A3ADB" w:rsidP="00AE091A">
      <w:r>
        <w:t xml:space="preserve">Primeiramente </w:t>
      </w:r>
      <w:r w:rsidR="00E22358">
        <w:t>foram</w:t>
      </w:r>
      <w:r>
        <w:t xml:space="preserve">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1208FC">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xml:space="preserve">, de forma a descobrir, para cada site, qual o </w:t>
      </w:r>
      <w:commentRangeStart w:id="9"/>
      <w:r w:rsidR="00B16019">
        <w:t>tráfego orgânico</w:t>
      </w:r>
      <w:commentRangeEnd w:id="9"/>
      <w:r w:rsidR="008A613F">
        <w:rPr>
          <w:rStyle w:val="CommentReference"/>
        </w:rPr>
        <w:commentReference w:id="9"/>
      </w:r>
      <w:r w:rsidR="008A613F">
        <w:t xml:space="preserve"> gerado. Desta forma, </w:t>
      </w:r>
      <w:r w:rsidR="00E22358">
        <w:t>foi</w:t>
      </w:r>
      <w:r w:rsidR="008A613F">
        <w:t xml:space="preserve"> possível observar as tendências de pesquisas e, portanto, de consumo dos maiores sites de </w:t>
      </w:r>
      <w:r w:rsidR="008A613F">
        <w:rPr>
          <w:i/>
          <w:iCs/>
        </w:rPr>
        <w:t>streaming</w:t>
      </w:r>
      <w:r w:rsidR="008A613F">
        <w:t xml:space="preserve"> e de pirataria de filmes e séries</w:t>
      </w:r>
      <w:r w:rsidR="00B1735B">
        <w:t>.</w:t>
      </w:r>
    </w:p>
    <w:p w14:paraId="0CBFFAA4" w14:textId="5DA1BF70" w:rsidR="00960FBA" w:rsidRDefault="00E22358" w:rsidP="00AE091A">
      <w:r>
        <w:t>A seleção dos sites inclusos na amostra foi feita da seguinte forma:</w:t>
      </w:r>
      <w:r w:rsidR="00960FBA">
        <w:t xml:space="preserve"> </w:t>
      </w:r>
      <w:r>
        <w:t>através da ferramenta escolhida, encontrei</w:t>
      </w:r>
      <w:r w:rsidR="00960FBA">
        <w:t xml:space="preserve"> os maiores resultados considerando a média de tráfego orgânico dos 12 meses anteriores à coleta com as palavras-chave “assistir filme online” e “assistir série online”. A partir destes resultados, </w:t>
      </w:r>
      <w:r>
        <w:t xml:space="preserve">fiz </w:t>
      </w:r>
      <w:r w:rsidR="00960FBA">
        <w:t>uma curadoria</w:t>
      </w:r>
      <w:r w:rsidR="00B1735B">
        <w:t xml:space="preserve"> manual</w:t>
      </w:r>
      <w:r w:rsidR="00960FBA">
        <w:t xml:space="preserve"> para encontrar os que de fato </w:t>
      </w:r>
      <w:r w:rsidR="00B46382">
        <w:t>são</w:t>
      </w:r>
      <w:r w:rsidR="00960FBA">
        <w:t xml:space="preserve"> sites de disponibilização de conteúdos piratas</w:t>
      </w:r>
      <w:r w:rsidR="00B1735B">
        <w:t xml:space="preserve">. Para isso, abri todos os </w:t>
      </w:r>
      <w:r w:rsidR="00B46382">
        <w:t>sites suspeitos um a um e observei a natureza de seus conteúdos. Depois,</w:t>
      </w:r>
      <w:r w:rsidR="00960FBA">
        <w:t xml:space="preserve"> selecion</w:t>
      </w:r>
      <w:r>
        <w:t>ei</w:t>
      </w:r>
      <w:r w:rsidR="00960FBA">
        <w:t xml:space="preserve"> os 100 maiores resultados deste grupo, considerando o tráfego apenas originário do Brasil.</w:t>
      </w:r>
      <w:r w:rsidR="00B46382">
        <w:t xml:space="preserve"> O número de sites foi escolhido considerando o limite de resultados apresentado pela ferramenta escolhida.</w:t>
      </w:r>
    </w:p>
    <w:p w14:paraId="74873F5B" w14:textId="298CF9BE" w:rsidR="001208FC" w:rsidRDefault="008A613F" w:rsidP="00AE091A">
      <w:r>
        <w:lastRenderedPageBreak/>
        <w:t>Uma limitação desta metodologia está no fato de não ser mensurado</w:t>
      </w:r>
      <w:r w:rsidR="009014F2">
        <w:t xml:space="preserve"> tráfego oriundo de outras fontes. Por exemplo, um serviço que recebe a maior parte do seu tráfego de links distr</w:t>
      </w:r>
      <w:r w:rsidR="00B46382">
        <w:t>i</w:t>
      </w:r>
      <w:r w:rsidR="009014F2">
        <w:t>buídos diretamente em redes sociais, conversas e grupos terá seu resultado subestimado quando comparado com seu real volume de acessos.</w:t>
      </w:r>
      <w:r w:rsidR="001208FC">
        <w:t xml:space="preserve"> De acordo com a própria</w:t>
      </w:r>
      <w:r w:rsidR="00B46382">
        <w:t xml:space="preserve"> </w:t>
      </w:r>
      <w:r w:rsidR="00B46382">
        <w:fldChar w:fldCharType="begin" w:fldLock="1"/>
      </w:r>
      <w:r w:rsidR="00B46382">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nossa)","plainTextFormattedCitation":"(AHREFS, 2020a)"},"properties":{"noteIndex":0},"schema":"https://github.com/citation-style-language/schema/raw/master/csl-citation.json"}</w:instrText>
      </w:r>
      <w:r w:rsidR="00B46382">
        <w:fldChar w:fldCharType="separate"/>
      </w:r>
      <w:r w:rsidR="00B46382" w:rsidRPr="001208FC">
        <w:rPr>
          <w:noProof/>
        </w:rPr>
        <w:t xml:space="preserve">AHREFS </w:t>
      </w:r>
      <w:r w:rsidR="00B46382">
        <w:rPr>
          <w:noProof/>
        </w:rPr>
        <w:t>(</w:t>
      </w:r>
      <w:r w:rsidR="00B46382" w:rsidRPr="001208FC">
        <w:rPr>
          <w:noProof/>
        </w:rPr>
        <w:t>2020</w:t>
      </w:r>
      <w:r w:rsidR="00B46382">
        <w:rPr>
          <w:noProof/>
        </w:rPr>
        <w:t>ª</w:t>
      </w:r>
      <w:r w:rsidR="00B46382">
        <w:rPr>
          <w:noProof/>
        </w:rPr>
        <w:t xml:space="preserve">, </w:t>
      </w:r>
      <w:r w:rsidR="00B46382">
        <w:rPr>
          <w:noProof/>
        </w:rPr>
        <w:t xml:space="preserve">tradução </w:t>
      </w:r>
      <w:r w:rsidR="00B46382">
        <w:fldChar w:fldCharType="end"/>
      </w:r>
      <w:r w:rsidR="00B46382">
        <w:t>minha)</w:t>
      </w:r>
      <w:r w:rsidR="001208FC">
        <w:t>, em seu blog, a ferramenta deles “subestima o número de usuários únicos orgânicos para 74,14% dos sites”.</w:t>
      </w:r>
    </w:p>
    <w:p w14:paraId="35ABE736" w14:textId="454AB2FA" w:rsidR="000A3ADB" w:rsidRPr="00B52259"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w:t>
      </w:r>
      <w:commentRangeStart w:id="10"/>
      <w:r w:rsidR="00411AC9">
        <w:t>Herfindahl-Hirschmann</w:t>
      </w:r>
      <w:commentRangeEnd w:id="10"/>
      <w:r w:rsidR="00AE091A">
        <w:rPr>
          <w:rStyle w:val="CommentReference"/>
        </w:rPr>
        <w:commentReference w:id="10"/>
      </w:r>
      <w:r w:rsidR="00F6467A">
        <w:t xml:space="preserve">. Além disso, é esperado observar o comportamento ao longo do tempo para ambos, podendo-se portanto </w:t>
      </w:r>
      <w:r w:rsidR="00AE091A">
        <w:t>modelar através de 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465F1994" w14:textId="3C66DF01" w:rsidR="000E1AA9" w:rsidRDefault="000A3ADB" w:rsidP="00AE091A">
      <w:r>
        <w:t xml:space="preserve">Além disso, </w:t>
      </w:r>
      <w:r w:rsidR="00FB14D7">
        <w:t>colet</w:t>
      </w:r>
      <w:r w:rsidR="00E22358">
        <w:t>ei</w:t>
      </w:r>
      <w:r w:rsidR="00FB14D7">
        <w:t xml:space="preserve"> dados primários</w:t>
      </w:r>
      <w:r w:rsidR="00B46382">
        <w:t>,</w:t>
      </w:r>
      <w:r w:rsidR="00FB14D7">
        <w:t xml:space="preserve"> a partir de um</w:t>
      </w:r>
      <w:r w:rsidR="003C1F66">
        <w:t xml:space="preserve"> questionário </w:t>
      </w:r>
      <w:r w:rsidR="003C1F66">
        <w:rPr>
          <w:i/>
          <w:iCs/>
        </w:rPr>
        <w:t>online</w:t>
      </w:r>
      <w:r w:rsidR="003C1F66">
        <w:rPr>
          <w:rStyle w:val="CommentReference"/>
        </w:rPr>
        <w:t xml:space="preserve"> </w:t>
      </w:r>
      <w:r w:rsidR="00FB14D7">
        <w:t>distribu</w:t>
      </w:r>
      <w:r w:rsidR="00E22358">
        <w:t>id</w:t>
      </w:r>
      <w:r w:rsidR="00FB14D7">
        <w:t>o em redes sociais</w:t>
      </w:r>
      <w:r w:rsidR="00B52259">
        <w:t xml:space="preserve">, de forma a ser acessível em todas as macrorregiões brasileiras. </w:t>
      </w:r>
      <w:r w:rsidR="00E22358">
        <w:t>Foram</w:t>
      </w:r>
      <w:r w:rsidR="00B52259">
        <w:t xml:space="preserve">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5DC7A6C6" w14:textId="55D78FBF" w:rsidR="00B46382" w:rsidRDefault="000E1AA9" w:rsidP="00AE091A">
      <w:r>
        <w:t xml:space="preserve">Para </w:t>
      </w:r>
      <w:r w:rsidR="00E22358">
        <w:t>garantir a qualidade dos dados</w:t>
      </w:r>
      <w:r w:rsidR="00B46382">
        <w:t xml:space="preserve"> e diminuir possíveis vieses amostrais</w:t>
      </w:r>
      <w:r w:rsidR="003C1F66">
        <w:t>, colet</w:t>
      </w:r>
      <w:r w:rsidR="00E22358">
        <w:t>ei</w:t>
      </w:r>
      <w:r w:rsidR="003C1F66">
        <w:t xml:space="preserve"> duas amostras distintas</w:t>
      </w:r>
      <w:r w:rsidR="008A613F">
        <w:t xml:space="preserve">, de </w:t>
      </w:r>
      <w:r w:rsidR="00B46382">
        <w:t>pelo menos 150</w:t>
      </w:r>
      <w:r w:rsidR="008A613F">
        <w:t xml:space="preserve"> respondentes cada</w:t>
      </w:r>
      <w:r w:rsidR="003C1F66">
        <w:t>, de forma a poder inferir sobre os comportamentos apresentados</w:t>
      </w:r>
      <w:r w:rsidR="00E22358">
        <w:t>. Os perfis buscados foram:</w:t>
      </w:r>
    </w:p>
    <w:p w14:paraId="2C4D478F" w14:textId="77777777" w:rsidR="00B46382" w:rsidRDefault="003C1F66" w:rsidP="00B46382">
      <w:pPr>
        <w:pStyle w:val="ListParagraph"/>
        <w:numPr>
          <w:ilvl w:val="0"/>
          <w:numId w:val="7"/>
        </w:numPr>
      </w:pPr>
      <w:r>
        <w:t xml:space="preserve">perfil de </w:t>
      </w:r>
      <w:r w:rsidRPr="00B46382">
        <w:rPr>
          <w:i/>
          <w:iCs/>
        </w:rPr>
        <w:t>heavy-users</w:t>
      </w:r>
      <w:r w:rsidR="005B5F97">
        <w:t xml:space="preserve"> (</w:t>
      </w:r>
      <w:r w:rsidR="00DD0E16">
        <w:t xml:space="preserve">amostra A, </w:t>
      </w:r>
      <w:r w:rsidR="005B5F97">
        <w:t xml:space="preserve">obtida através de grupos de </w:t>
      </w:r>
      <w:r w:rsidR="005B5F97" w:rsidRPr="00B46382">
        <w:rPr>
          <w:i/>
          <w:iCs/>
        </w:rPr>
        <w:t>Whatsapp</w:t>
      </w:r>
      <w:r w:rsidR="005B5F97">
        <w:t xml:space="preserve"> para discussão de séries e os grupos no </w:t>
      </w:r>
      <w:r w:rsidR="005B5F97" w:rsidRPr="00B46382">
        <w:rPr>
          <w:i/>
          <w:iCs/>
        </w:rPr>
        <w:t>Facebook</w:t>
      </w:r>
      <w:r w:rsidR="005B5F97">
        <w:t xml:space="preserve"> My Memes Academia, Kimetsu No Yaiba [Brasil] e VICIADOS EM SÉRIES)</w:t>
      </w:r>
      <w:r w:rsidR="00B46382">
        <w:t>;</w:t>
      </w:r>
    </w:p>
    <w:p w14:paraId="7308C293" w14:textId="77777777" w:rsidR="00B46382" w:rsidRDefault="003C1F66" w:rsidP="00B46382">
      <w:pPr>
        <w:pStyle w:val="ListParagraph"/>
        <w:numPr>
          <w:ilvl w:val="0"/>
          <w:numId w:val="7"/>
        </w:numPr>
      </w:pPr>
      <w:commentRangeStart w:id="11"/>
      <w:r>
        <w:t xml:space="preserve">perfil de usuários mais velhos e de uso menos intenso dos produtos de </w:t>
      </w:r>
      <w:r w:rsidRPr="00B46382">
        <w:rPr>
          <w:i/>
          <w:iCs/>
        </w:rPr>
        <w:t>streaming</w:t>
      </w:r>
      <w:commentRangeEnd w:id="11"/>
      <w:r w:rsidR="00ED3CDC">
        <w:rPr>
          <w:rStyle w:val="CommentReference"/>
        </w:rPr>
        <w:commentReference w:id="11"/>
      </w:r>
      <w:r w:rsidR="005B5F97">
        <w:t xml:space="preserve"> (</w:t>
      </w:r>
      <w:r w:rsidR="00DD0E16">
        <w:t xml:space="preserve">amostra B, </w:t>
      </w:r>
      <w:r w:rsidR="005B5F97">
        <w:t xml:space="preserve">obtidos através de grupos de </w:t>
      </w:r>
      <w:r w:rsidR="005B5F97" w:rsidRPr="00B46382">
        <w:rPr>
          <w:i/>
          <w:iCs/>
        </w:rPr>
        <w:t>Whatsapp</w:t>
      </w:r>
      <w:r w:rsidR="005B5F97">
        <w:t xml:space="preserve"> de propósitos diversos</w:t>
      </w:r>
      <w:r w:rsidR="00DD0E16">
        <w:t xml:space="preserve"> não relacionados</w:t>
      </w:r>
      <w:r w:rsidR="00E6404C">
        <w:t xml:space="preserve"> diretamente</w:t>
      </w:r>
      <w:r w:rsidR="00DD0E16">
        <w:t xml:space="preserve"> a filmes e séries</w:t>
      </w:r>
      <w:r w:rsidR="005B5F97">
        <w:t>)</w:t>
      </w:r>
      <w:r w:rsidR="00B46382">
        <w:t>.</w:t>
      </w:r>
    </w:p>
    <w:p w14:paraId="7F1E139C" w14:textId="1A9AC87F" w:rsidR="00E363CB" w:rsidRDefault="00B46382" w:rsidP="00B46382">
      <w:r>
        <w:t>Dividi desta forma</w:t>
      </w:r>
      <w:r w:rsidR="003C1F66">
        <w:t xml:space="preserve"> a fim de observar se os comportamentos frente ao consumo de pirataria se diferem entre estes dois perfis. A diferenciação das duas amostras </w:t>
      </w:r>
      <w:r w:rsidR="00E6404C">
        <w:t>foi feita</w:t>
      </w:r>
      <w:r w:rsidR="003C1F66">
        <w:t xml:space="preserve"> pelos meios em que forem divulgados (em quais grupos dentro das </w:t>
      </w:r>
      <w:r w:rsidR="003C1F66">
        <w:lastRenderedPageBreak/>
        <w:t>diferentes redes sociais o questionário será enviado) e, em termos de dados, através de uma pergunta demográfica adicional no questionário d</w:t>
      </w:r>
      <w:r w:rsidR="00BD6F63">
        <w:t>a segunda amostra</w:t>
      </w:r>
      <w:r w:rsidR="003C1F66">
        <w:t>.</w:t>
      </w:r>
    </w:p>
    <w:p w14:paraId="6DE0AD7A" w14:textId="19B0C108" w:rsidR="0008706B" w:rsidRPr="003C1F66" w:rsidRDefault="0008706B" w:rsidP="00AE091A">
      <w:commentRangeStart w:id="12"/>
      <w:r>
        <w:t>Com es</w:t>
      </w:r>
      <w:r w:rsidR="00B46382">
        <w:t>s</w:t>
      </w:r>
      <w:r>
        <w:t xml:space="preserve">es dados, </w:t>
      </w:r>
      <w:r w:rsidR="00E6404C">
        <w:t>fiz</w:t>
      </w:r>
      <w:r>
        <w:t xml:space="preserve">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r w:rsidR="00E6404C">
        <w:t>, e quais grupos são mais propensos a esse consumo.</w:t>
      </w:r>
      <w:commentRangeEnd w:id="12"/>
      <w:r w:rsidR="00C268E0">
        <w:rPr>
          <w:rStyle w:val="CommentReference"/>
        </w:rPr>
        <w:commentReference w:id="12"/>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3" w:name="_Toc56793668"/>
      <w:r>
        <w:t>APRESENTAÇÃO E DISCUSSÃO DOS RESULTADOS</w:t>
      </w:r>
      <w:bookmarkEnd w:id="13"/>
    </w:p>
    <w:p w14:paraId="50C774DC" w14:textId="77777777" w:rsidR="0008706B" w:rsidRPr="0008706B" w:rsidRDefault="0008706B" w:rsidP="0008706B">
      <w:pPr>
        <w:ind w:firstLine="0"/>
      </w:pPr>
    </w:p>
    <w:p w14:paraId="3B288BAB" w14:textId="2419B292" w:rsidR="003C1F66" w:rsidRPr="00AE091A" w:rsidRDefault="00B415E6" w:rsidP="0047277E">
      <w:pPr>
        <w:ind w:firstLine="708"/>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4" w:name="_Toc56793669"/>
      <w:r>
        <w:t>4.1 Análise quantitativa</w:t>
      </w:r>
      <w:bookmarkEnd w:id="14"/>
    </w:p>
    <w:p w14:paraId="3F543F3E" w14:textId="0BD1AEB3" w:rsidR="00AE091A" w:rsidRDefault="00AE091A" w:rsidP="00AE091A"/>
    <w:p w14:paraId="0627C25A" w14:textId="122D524C" w:rsidR="00AE091A" w:rsidRDefault="00345EF9" w:rsidP="0047277E">
      <w:pPr>
        <w:ind w:firstLine="708"/>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6FBAF790" w14:textId="77777777" w:rsidR="00AA5B77" w:rsidRDefault="00AA5B77" w:rsidP="00AA5B77">
      <w:pPr>
        <w:ind w:firstLine="0"/>
      </w:pPr>
    </w:p>
    <w:p w14:paraId="0E32C410" w14:textId="7BA243A3" w:rsidR="00AA5B77" w:rsidRDefault="00AA5B77" w:rsidP="00AA5B77">
      <w:pPr>
        <w:ind w:firstLine="0"/>
      </w:pPr>
      <w:commentRangeStart w:id="15"/>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commentRangeEnd w:id="15"/>
      <w:r>
        <w:rPr>
          <w:rStyle w:val="CommentReference"/>
        </w:rPr>
        <w:commentReference w:id="15"/>
      </w:r>
    </w:p>
    <w:p w14:paraId="1B09AC5E" w14:textId="7725ACEA" w:rsidR="00F97AE7" w:rsidRDefault="00F97AE7" w:rsidP="00AA5B77">
      <w:pPr>
        <w:ind w:firstLine="0"/>
      </w:pPr>
      <w:r>
        <w:t>Figura 2</w:t>
      </w:r>
    </w:p>
    <w:p w14:paraId="3147D06A" w14:textId="42131BD1" w:rsidR="00AA5B77" w:rsidRDefault="00AA5B77" w:rsidP="00AA5B77">
      <w:pPr>
        <w:ind w:firstLine="0"/>
      </w:pPr>
    </w:p>
    <w:p w14:paraId="721F040E" w14:textId="5A109079" w:rsidR="00AA5B77" w:rsidRDefault="00AA5B77" w:rsidP="0047277E">
      <w:pPr>
        <w:ind w:firstLine="708"/>
      </w:pPr>
      <w:r>
        <w:t xml:space="preserve">A partir dele, conseguimos perceber que o volume de busca de Pirataria vem crescendo progressivamente mais rápido desde o início de 2019, com um pico no </w:t>
      </w:r>
      <w:r>
        <w:lastRenderedPageBreak/>
        <w:t xml:space="preserve">final do primeiro trimestre de 2020, possivelmente associado ao </w:t>
      </w:r>
      <w:r w:rsidR="00C268E0">
        <w:t>início do período de pandemia de Covid-19 no Brasil</w:t>
      </w:r>
      <w:r>
        <w:t>. A queda brusca de meados de abril pode estar relacionada à implementação de medidas do</w:t>
      </w:r>
      <w:commentRangeStart w:id="16"/>
      <w:r>
        <w:t xml:space="preserve"> Conselho Nacional de Combate à Pirataria contra o consumo de produtos em violação dos direitos de propriedade intelectual.</w:t>
      </w:r>
      <w:commentRangeEnd w:id="16"/>
      <w:r>
        <w:rPr>
          <w:rStyle w:val="CommentReference"/>
        </w:rPr>
        <w:commentReference w:id="16"/>
      </w:r>
      <w:r>
        <w:t xml:space="preserve">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7363D781" w:rsidR="00934BBA" w:rsidRDefault="0008706B" w:rsidP="0047277E">
      <w:pPr>
        <w:ind w:firstLine="708"/>
      </w:pPr>
      <w:r>
        <w:t>Olhamos</w:t>
      </w:r>
      <w:r w:rsidR="00C268E0">
        <w:t>,</w:t>
      </w:r>
      <w:r>
        <w:t xml:space="preserve"> então</w:t>
      </w:r>
      <w:r w:rsidR="00C268E0">
        <w:t>,</w:t>
      </w:r>
      <w:r>
        <w:t xml:space="preserve">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commentRangeStart w:id="17"/>
    </w:p>
    <w:p w14:paraId="4F4CB4C7" w14:textId="0ED8FBA8" w:rsidR="00934BBA" w:rsidRDefault="00934BBA" w:rsidP="00934BBA">
      <w:pPr>
        <w:ind w:firstLine="360"/>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r>
        <w:t>Figura 3</w:t>
      </w:r>
    </w:p>
    <w:p w14:paraId="353B1C8C" w14:textId="7F659305" w:rsidR="00934BBA" w:rsidRDefault="00934BBA" w:rsidP="00934BBA">
      <w:pPr>
        <w:ind w:firstLine="360"/>
      </w:pPr>
      <w:r>
        <w:rPr>
          <w:noProof/>
        </w:rPr>
        <w:lastRenderedPageBreak/>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47350787" w:rsidR="00934BBA" w:rsidRPr="00AA5B77" w:rsidRDefault="00934BBA" w:rsidP="00934BBA">
      <w:pPr>
        <w:ind w:firstLine="360"/>
      </w:pPr>
      <w:r>
        <w:t>Figura 4</w:t>
      </w:r>
      <w:commentRangeEnd w:id="17"/>
      <w:r w:rsidR="00EB7D26">
        <w:rPr>
          <w:rStyle w:val="CommentReference"/>
        </w:rPr>
        <w:commentReference w:id="17"/>
      </w:r>
    </w:p>
    <w:p w14:paraId="60134879" w14:textId="5AE366FF" w:rsidR="00AE091A" w:rsidRDefault="00CC6FB2" w:rsidP="0047277E">
      <w:pPr>
        <w:ind w:firstLine="708"/>
      </w:pPr>
      <w:r>
        <w:t xml:space="preserve">Após esta breve </w:t>
      </w:r>
      <w:r w:rsidR="00177570">
        <w:t>tabulação dos dados,</w:t>
      </w:r>
      <w:r>
        <w:t xml:space="preserv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63207738" w14:textId="77777777" w:rsidR="00E533AD" w:rsidRDefault="00E533AD" w:rsidP="00CC6FB2">
      <w:pPr>
        <w:ind w:firstLine="360"/>
      </w:pPr>
    </w:p>
    <w:tbl>
      <w:tblPr>
        <w:tblStyle w:val="TableGrid"/>
        <w:tblW w:w="0" w:type="auto"/>
        <w:tblLook w:val="04A0" w:firstRow="1" w:lastRow="0" w:firstColumn="1" w:lastColumn="0" w:noHBand="0" w:noVBand="1"/>
      </w:tblPr>
      <w:tblGrid>
        <w:gridCol w:w="4605"/>
        <w:gridCol w:w="4606"/>
      </w:tblGrid>
      <w:tr w:rsidR="00E533AD" w14:paraId="21EF22AD" w14:textId="77777777" w:rsidTr="00E533AD">
        <w:tc>
          <w:tcPr>
            <w:tcW w:w="4605" w:type="dxa"/>
          </w:tcPr>
          <w:p w14:paraId="6EE0458D" w14:textId="32CA93AB" w:rsidR="00E533AD" w:rsidRDefault="00E533AD" w:rsidP="00CC6FB2">
            <w:pPr>
              <w:ind w:firstLine="0"/>
            </w:pPr>
            <w:r>
              <w:t>Pirataria</w:t>
            </w:r>
          </w:p>
        </w:tc>
        <w:tc>
          <w:tcPr>
            <w:tcW w:w="4606" w:type="dxa"/>
          </w:tcPr>
          <w:p w14:paraId="2CD92863" w14:textId="3136258E" w:rsidR="00E533AD" w:rsidRDefault="00E533AD" w:rsidP="00CC6FB2">
            <w:pPr>
              <w:ind w:firstLine="0"/>
            </w:pPr>
            <w:r>
              <w:t>Legítimos</w:t>
            </w:r>
          </w:p>
        </w:tc>
      </w:tr>
      <w:tr w:rsidR="00E533AD" w14:paraId="682BE984" w14:textId="77777777" w:rsidTr="00E533AD">
        <w:tc>
          <w:tcPr>
            <w:tcW w:w="4605" w:type="dxa"/>
          </w:tcPr>
          <w:p w14:paraId="6E120FFA" w14:textId="563186D7" w:rsidR="00E533AD" w:rsidRPr="00E533AD"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Arial"/>
                <w:color w:val="000000"/>
                <w:lang w:eastAsia="pt-BR"/>
              </w:rPr>
            </w:pPr>
            <w:r w:rsidRPr="00E533AD">
              <w:rPr>
                <w:rFonts w:eastAsia="Times New Roman" w:cs="Arial"/>
                <w:color w:val="000000"/>
                <w:lang w:eastAsia="pt-BR"/>
              </w:rPr>
              <w:t>0.0327608</w:t>
            </w:r>
          </w:p>
        </w:tc>
        <w:tc>
          <w:tcPr>
            <w:tcW w:w="4606" w:type="dxa"/>
          </w:tcPr>
          <w:p w14:paraId="45FBCE73" w14:textId="634808AD" w:rsidR="00E533AD" w:rsidRPr="00E533AD" w:rsidRDefault="00E533AD" w:rsidP="00E533AD">
            <w:pPr>
              <w:pStyle w:val="HTMLPreformatted"/>
              <w:shd w:val="clear" w:color="auto" w:fill="FFFFFF"/>
              <w:wordWrap w:val="0"/>
              <w:textAlignment w:val="baseline"/>
              <w:rPr>
                <w:rFonts w:ascii="Arial" w:hAnsi="Arial" w:cs="Arial"/>
                <w:color w:val="000000"/>
                <w:sz w:val="24"/>
                <w:szCs w:val="24"/>
              </w:rPr>
            </w:pPr>
            <w:r w:rsidRPr="00E533AD">
              <w:rPr>
                <w:rFonts w:ascii="Arial" w:hAnsi="Arial" w:cs="Arial"/>
                <w:color w:val="000000"/>
                <w:sz w:val="24"/>
                <w:szCs w:val="24"/>
              </w:rPr>
              <w:t>0.4037877</w:t>
            </w:r>
          </w:p>
        </w:tc>
      </w:tr>
    </w:tbl>
    <w:p w14:paraId="182E90E1" w14:textId="1DC962DF" w:rsidR="00E533AD" w:rsidRDefault="00E533AD" w:rsidP="00CC6FB2">
      <w:pPr>
        <w:ind w:firstLine="360"/>
      </w:pPr>
      <w:r>
        <w:t>Tabela 1</w:t>
      </w:r>
    </w:p>
    <w:p w14:paraId="70E06475" w14:textId="45E72851" w:rsidR="00E533AD" w:rsidRDefault="00E533AD" w:rsidP="0047277E">
      <w:pPr>
        <w:ind w:firstLine="708"/>
      </w:pPr>
      <w:r>
        <w:t xml:space="preserve">A partir destes números, é claro que o mercado de </w:t>
      </w:r>
      <w:r>
        <w:rPr>
          <w:i/>
          <w:iCs/>
        </w:rPr>
        <w:t>streamings</w:t>
      </w:r>
      <w:r>
        <w:t xml:space="preserve"> piratas é pouco concentrado</w:t>
      </w:r>
      <w:r w:rsidR="000F4A99">
        <w:t xml:space="preserve"> (IHH entre 0,01 e 0,15)</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 (acima de 0,25 no IHH já é considerada alta concentração), </w:t>
      </w:r>
      <w:r w:rsidR="00D961AD">
        <w:t>isto é, o volume de buscas por este tipo de conteúdo está aglutinado na mão de poucos players grandes e outros de menor representatividade.</w:t>
      </w:r>
    </w:p>
    <w:p w14:paraId="500293A6" w14:textId="3606E1D9" w:rsidR="000F4A99" w:rsidRDefault="000F4A99" w:rsidP="0047277E">
      <w:pPr>
        <w:ind w:firstLine="708"/>
      </w:pPr>
      <w:commentRangeStart w:id="18"/>
      <w:r>
        <w:t xml:space="preserve">Esta medida é importante quando consideramos os esforços de contenção das práticas de pirataria. Como este consumo viola as leis de propriedade intelectual, </w:t>
      </w:r>
      <w:r w:rsidR="00F725D0">
        <w:t>um mercado disperso indica maiores esforços por parte dos órgãos reguladores para diminuir a oferta de conteúdos piratas do que se fosse um mercado mais aglutinado em players de representatividades similares.</w:t>
      </w:r>
      <w:commentRangeEnd w:id="18"/>
      <w:r w:rsidR="00EB7D26">
        <w:rPr>
          <w:rStyle w:val="CommentReference"/>
        </w:rPr>
        <w:commentReference w:id="18"/>
      </w:r>
    </w:p>
    <w:p w14:paraId="41132556" w14:textId="168C367A" w:rsidR="00F725D0" w:rsidRDefault="00F725D0" w:rsidP="0047277E">
      <w:pPr>
        <w:ind w:firstLine="0"/>
      </w:pPr>
    </w:p>
    <w:p w14:paraId="1C129ED2" w14:textId="2321D60D" w:rsidR="00F725D0" w:rsidRDefault="00F725D0" w:rsidP="0047277E">
      <w:pPr>
        <w:ind w:firstLine="708"/>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69FDF760" w:rsidR="00563478" w:rsidRPr="001B7A99" w:rsidRDefault="00563478" w:rsidP="0047277E">
      <w:pPr>
        <w:ind w:firstLine="708"/>
      </w:pPr>
      <w:r>
        <w:lastRenderedPageBreak/>
        <w:t xml:space="preserve">A partir da Figura 5, podemos perceber que a componente de tendência da série de Legítimos está nivelada, indicando mais claramente a estabilidade atingida em meados de 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r w:rsidR="0065356C">
        <w:t xml:space="preserve"> Ou seja, temos indícios aqui de que os serviços legítimos, a partir de meados de 2019, começaram a deixar a desejar em relação ao esperado pelo público, e o mesmo está migrando progressivamente mais e mais para outras opções no mercado, apesar da</w:t>
      </w:r>
      <w:r w:rsidR="00676636">
        <w:t xml:space="preserve"> possível</w:t>
      </w:r>
      <w:r w:rsidR="0065356C">
        <w:t xml:space="preserve"> irregularidade</w:t>
      </w:r>
      <w:r w:rsidR="00676636">
        <w:t xml:space="preserve"> dessas opções</w:t>
      </w:r>
      <w:r w:rsidR="0065356C">
        <w:t>.</w:t>
      </w:r>
    </w:p>
    <w:p w14:paraId="30E4A8ED" w14:textId="5BE219F8" w:rsidR="005F1446" w:rsidRDefault="005F1446" w:rsidP="00CC6FB2">
      <w:pPr>
        <w:ind w:firstLine="360"/>
      </w:pPr>
      <w:r>
        <w:rPr>
          <w:noProof/>
        </w:rPr>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t>Figura 5</w:t>
      </w:r>
    </w:p>
    <w:p w14:paraId="0C0B23E0" w14:textId="5EA86AB4" w:rsidR="005F1446" w:rsidRDefault="005F1446" w:rsidP="00CC6FB2">
      <w:pPr>
        <w:ind w:firstLine="360"/>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t>Figura 6</w:t>
      </w:r>
    </w:p>
    <w:p w14:paraId="7E1261BD" w14:textId="223C9483" w:rsidR="00626264" w:rsidRDefault="00626264" w:rsidP="00626264">
      <w:pPr>
        <w:ind w:firstLine="0"/>
      </w:pPr>
    </w:p>
    <w:p w14:paraId="091A1B04" w14:textId="05047A6E" w:rsidR="00626264" w:rsidRPr="00932EB0" w:rsidRDefault="00626264" w:rsidP="00220707">
      <w:pPr>
        <w:ind w:firstLine="708"/>
      </w:pPr>
      <w:r>
        <w:t>Já a partir da Figura 6, podemos ver claramente que as duas séries t</w:t>
      </w:r>
      <w:r w:rsidR="008C5F57">
        <w:t>ê</w:t>
      </w:r>
      <w:r>
        <w:t xml:space="preserve">m comportamentos sazonais de intensidades similares porém fluxos opostos. </w:t>
      </w:r>
      <w:r>
        <w:lastRenderedPageBreak/>
        <w:t xml:space="preserve">Enquanto a série de Legítimos se aproxima de um vale em meados de novembro e só volta a crescer ao final de abril, a busca por pirataria </w:t>
      </w:r>
      <w:r w:rsidR="00847787">
        <w:t>tem o comportamento inverso: cresce em novembro e volta a baixar em meados de abril.</w:t>
      </w:r>
      <w:r w:rsidR="0043566F">
        <w:t xml:space="preserve"> </w:t>
      </w:r>
      <w:commentRangeStart w:id="19"/>
      <w:r w:rsidR="0043566F">
        <w:t>Este comportamento pode estar atrelado ao fluxo de lançamento de novos episódios das principais séries internacionais, que costumam entrar em hiato no final do ano, retornando em meados de abril.</w:t>
      </w:r>
      <w:commentRangeEnd w:id="19"/>
      <w:r w:rsidR="00220707">
        <w:rPr>
          <w:rStyle w:val="CommentReference"/>
        </w:rPr>
        <w:commentReference w:id="19"/>
      </w:r>
      <w:r w:rsidR="008C5F57">
        <w:t xml:space="preserve"> Outra possibilidade é que a busca por pirataria vem </w:t>
      </w:r>
      <w:r w:rsidR="00932EB0">
        <w:t xml:space="preserve">para encontrar conteúdos não disponíveis via </w:t>
      </w:r>
      <w:r w:rsidR="00932EB0">
        <w:rPr>
          <w:i/>
          <w:iCs/>
        </w:rPr>
        <w:t>streaming</w:t>
      </w:r>
      <w:r w:rsidR="00932EB0">
        <w:t xml:space="preserve"> com lançamentos defasados com relação ao país de origem e o Brasil. Além disso, é possível que a busca venha neste período alinhada com férias escolares do final de ano, e o maior tempo livre de estudantes no Brasil até o final do primeiro trimestre do ano seguinte.</w:t>
      </w:r>
    </w:p>
    <w:p w14:paraId="482CAB36" w14:textId="526804B5" w:rsidR="00220707" w:rsidRDefault="00220707" w:rsidP="00220707">
      <w:pPr>
        <w:ind w:firstLine="708"/>
      </w:pPr>
      <w:r>
        <w:t xml:space="preserve">Esta decomposição em fatores de Tendência, Sazonalidade e Residuais foi feita utilizando a função </w:t>
      </w:r>
      <w:r>
        <w:rPr>
          <w:i/>
          <w:iCs/>
        </w:rPr>
        <w:t>seasonal_decompose</w:t>
      </w:r>
      <w:r>
        <w:t xml:space="preserve"> do pacote </w:t>
      </w:r>
      <w:r>
        <w:rPr>
          <w:i/>
          <w:iCs/>
        </w:rPr>
        <w:t>statsmodel</w:t>
      </w:r>
      <w:r>
        <w:t xml:space="preserve">. Ela utiliza um modelo de decomposição baseado em médias móveis para encontrar as diferentes componentes das séries temporais fornecidas de acordo com </w:t>
      </w:r>
      <w:commentRangeStart w:id="20"/>
      <w:r>
        <w:t>um modelo aditivo.</w:t>
      </w:r>
      <w:commentRangeEnd w:id="20"/>
      <w:r>
        <w:rPr>
          <w:rStyle w:val="CommentReference"/>
        </w:rPr>
        <w:commentReference w:id="20"/>
      </w:r>
      <w:r>
        <w:t xml:space="preserve"> Após este modelo, ele retorna os valores dos componentes ao longo do tempo, que me permite </w:t>
      </w:r>
      <w:r w:rsidR="00F328F9">
        <w:t xml:space="preserve">elaborar os gráficos das Figuras </w:t>
      </w:r>
      <w:r w:rsidR="00A84FA8">
        <w:t>5</w:t>
      </w:r>
      <w:r w:rsidR="00F328F9">
        <w:t xml:space="preserve"> e </w:t>
      </w:r>
      <w:r w:rsidR="00A84FA8">
        <w:t>6</w:t>
      </w:r>
      <w:r w:rsidR="00F328F9">
        <w:t>.</w:t>
      </w:r>
    </w:p>
    <w:p w14:paraId="03752CB7" w14:textId="77D401B3" w:rsidR="008B5ED5" w:rsidRDefault="008B5ED5" w:rsidP="00220707">
      <w:pPr>
        <w:ind w:firstLine="708"/>
      </w:pPr>
      <w:r>
        <w:t xml:space="preserve">Dado que as componentes de Tendência e Sazonalidade não são nulas, foi escolhido o modelo SARIMA, recomendado para este tipo de série temporal. Testei configurações deste modelo manualmente até encontrar aquele que resultava </w:t>
      </w:r>
      <w:r w:rsidR="00621AE0">
        <w:t xml:space="preserve">no menor erro RMSE do teste. Para o teste, dividi as séries em duas partes: até o final de </w:t>
      </w:r>
      <w:r w:rsidR="00621AE0">
        <w:rPr>
          <w:b/>
          <w:bCs/>
        </w:rPr>
        <w:t>junho de 2020</w:t>
      </w:r>
      <w:r w:rsidR="00621AE0">
        <w:t xml:space="preserve"> como base de treinamento e após esta data como base de teste.</w:t>
      </w:r>
    </w:p>
    <w:p w14:paraId="07FB0053" w14:textId="157ED7A5" w:rsidR="00621AE0" w:rsidRDefault="00621AE0" w:rsidP="00220707">
      <w:pPr>
        <w:ind w:firstLine="708"/>
        <w:rPr>
          <w:rFonts w:eastAsiaTheme="minorEastAsia"/>
          <w:color w:val="000000"/>
        </w:rPr>
      </w:pPr>
      <w:r>
        <w:t xml:space="preserve">Com isso, o modelo de melhor alinhamento com as séries temporais foi </w:t>
      </w:r>
      <m:oMath>
        <m:r>
          <m:rPr>
            <m:sty m:val="p"/>
          </m:rPr>
          <w:rPr>
            <w:rFonts w:ascii="Cambria Math" w:hAnsi="Cambria Math" w:cs="Arial"/>
            <w:color w:val="000000"/>
          </w:rPr>
          <m:t>SARIMAX(2, 0, 3)x(2, 0, 3, 52)</m:t>
        </m:r>
      </m:oMath>
      <w:r>
        <w:rPr>
          <w:rFonts w:eastAsiaTheme="minorEastAsia"/>
          <w:color w:val="000000"/>
        </w:rPr>
        <w:t xml:space="preserve">, com RMSE de teste </w:t>
      </w:r>
      <w:r w:rsidRPr="00621AE0">
        <w:rPr>
          <w:rFonts w:eastAsiaTheme="minorEastAsia"/>
          <w:color w:val="000000"/>
        </w:rPr>
        <w:t>8</w:t>
      </w:r>
      <w:r>
        <w:rPr>
          <w:rFonts w:eastAsiaTheme="minorEastAsia"/>
          <w:color w:val="000000"/>
        </w:rPr>
        <w:t>.</w:t>
      </w:r>
      <w:r w:rsidRPr="00621AE0">
        <w:rPr>
          <w:rFonts w:eastAsiaTheme="minorEastAsia"/>
          <w:color w:val="000000"/>
        </w:rPr>
        <w:t>717885</w:t>
      </w:r>
      <w:r>
        <w:rPr>
          <w:rFonts w:eastAsiaTheme="minorEastAsia"/>
          <w:color w:val="000000"/>
        </w:rPr>
        <w:t xml:space="preserve">*10^5 para o modelo na série temporal de Pirataria, e </w:t>
      </w:r>
      <w:r w:rsidRPr="00621AE0">
        <w:rPr>
          <w:rFonts w:eastAsiaTheme="minorEastAsia"/>
          <w:color w:val="000000"/>
        </w:rPr>
        <w:t>10</w:t>
      </w:r>
      <w:r>
        <w:rPr>
          <w:rFonts w:eastAsiaTheme="minorEastAsia"/>
          <w:color w:val="000000"/>
        </w:rPr>
        <w:t>.</w:t>
      </w:r>
      <w:r w:rsidRPr="00621AE0">
        <w:rPr>
          <w:rFonts w:eastAsiaTheme="minorEastAsia"/>
          <w:color w:val="000000"/>
        </w:rPr>
        <w:t>53474</w:t>
      </w:r>
      <w:r>
        <w:rPr>
          <w:rFonts w:eastAsiaTheme="minorEastAsia"/>
          <w:color w:val="000000"/>
        </w:rPr>
        <w:t xml:space="preserve">*10^5 para a série de </w:t>
      </w:r>
      <w:r w:rsidR="00E22358">
        <w:rPr>
          <w:rFonts w:eastAsiaTheme="minorEastAsia"/>
          <w:color w:val="000000"/>
        </w:rPr>
        <w:t>L</w:t>
      </w:r>
      <w:r>
        <w:rPr>
          <w:rFonts w:eastAsiaTheme="minorEastAsia"/>
          <w:color w:val="000000"/>
        </w:rPr>
        <w:t xml:space="preserve">egítimos. Este valor alto pode ser explicado pela ordem de grandeza das observações. Os modelos finalizados, com seus respectivos intervalos de confiança de 95%, podem ser vistos na Figura </w:t>
      </w:r>
      <w:r w:rsidR="00A84FA8">
        <w:rPr>
          <w:rFonts w:eastAsiaTheme="minorEastAsia"/>
          <w:color w:val="000000"/>
        </w:rPr>
        <w:t>7</w:t>
      </w:r>
      <w:r>
        <w:rPr>
          <w:rFonts w:eastAsiaTheme="minorEastAsia"/>
          <w:color w:val="000000"/>
        </w:rPr>
        <w:t xml:space="preserve">, já com a previsão </w:t>
      </w:r>
      <w:r w:rsidR="00E22358">
        <w:rPr>
          <w:rFonts w:eastAsiaTheme="minorEastAsia"/>
          <w:color w:val="000000"/>
        </w:rPr>
        <w:t xml:space="preserve">de volume de buscas </w:t>
      </w:r>
      <w:r>
        <w:rPr>
          <w:rFonts w:eastAsiaTheme="minorEastAsia"/>
          <w:color w:val="000000"/>
        </w:rPr>
        <w:t>para as 26 semanas</w:t>
      </w:r>
      <w:r w:rsidR="00A84FA8">
        <w:rPr>
          <w:rFonts w:eastAsiaTheme="minorEastAsia"/>
          <w:color w:val="000000"/>
        </w:rPr>
        <w:t xml:space="preserve"> (ou 6 meses)</w:t>
      </w:r>
      <w:r>
        <w:rPr>
          <w:rFonts w:eastAsiaTheme="minorEastAsia"/>
          <w:color w:val="000000"/>
        </w:rPr>
        <w:t xml:space="preserve"> seguintes aos dados.</w:t>
      </w:r>
      <w:r w:rsidR="00AE3FF7">
        <w:rPr>
          <w:rFonts w:eastAsiaTheme="minorEastAsia"/>
          <w:color w:val="000000"/>
        </w:rPr>
        <w:t xml:space="preserve"> A proximidade do modelo com os dados observados indica que ele é apropriado para a medição e estimativa para a busca de conteúdos das duas categorias observadas.</w:t>
      </w:r>
    </w:p>
    <w:p w14:paraId="4BFEC248" w14:textId="2B396362" w:rsidR="00621AE0" w:rsidRPr="00621AE0" w:rsidRDefault="00621AE0" w:rsidP="00621AE0">
      <w:pPr>
        <w:ind w:firstLine="0"/>
      </w:pPr>
      <w:commentRangeStart w:id="21"/>
      <w:commentRangeStart w:id="22"/>
      <w:r>
        <w:rPr>
          <w:noProof/>
        </w:rPr>
        <w:lastRenderedPageBreak/>
        <w:drawing>
          <wp:inline distT="0" distB="0" distL="0" distR="0" wp14:anchorId="5E7FDF4C" wp14:editId="5D1BEF2F">
            <wp:extent cx="6199610" cy="30632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3542" cy="3065183"/>
                    </a:xfrm>
                    <a:prstGeom prst="rect">
                      <a:avLst/>
                    </a:prstGeom>
                    <a:noFill/>
                    <a:ln>
                      <a:noFill/>
                    </a:ln>
                  </pic:spPr>
                </pic:pic>
              </a:graphicData>
            </a:graphic>
          </wp:inline>
        </w:drawing>
      </w:r>
      <w:commentRangeEnd w:id="21"/>
      <w:commentRangeEnd w:id="22"/>
      <w:r w:rsidR="00AE3FF7">
        <w:rPr>
          <w:rStyle w:val="CommentReference"/>
        </w:rPr>
        <w:commentReference w:id="22"/>
      </w:r>
      <w:r w:rsidR="00A84FA8">
        <w:rPr>
          <w:rStyle w:val="CommentReference"/>
        </w:rPr>
        <w:commentReference w:id="21"/>
      </w:r>
      <w:r w:rsidR="00E6270E">
        <w:t>Figura 7</w:t>
      </w:r>
    </w:p>
    <w:p w14:paraId="5B7EFE76" w14:textId="31F4D839" w:rsidR="00FF63AE" w:rsidRDefault="00FF63AE" w:rsidP="00FF63AE">
      <w:pPr>
        <w:ind w:firstLine="0"/>
      </w:pPr>
    </w:p>
    <w:p w14:paraId="5B46BB54" w14:textId="601FE3AC" w:rsidR="00FF63AE" w:rsidRDefault="00FF63AE" w:rsidP="00FF63AE">
      <w:pPr>
        <w:pStyle w:val="Heading2"/>
        <w:ind w:firstLine="0"/>
      </w:pPr>
      <w:bookmarkStart w:id="23" w:name="_Toc56793670"/>
      <w:r>
        <w:t>4.2 Análise do questionário</w:t>
      </w:r>
      <w:bookmarkEnd w:id="23"/>
    </w:p>
    <w:p w14:paraId="426E33F2" w14:textId="77777777" w:rsidR="002B522D" w:rsidRPr="002B522D" w:rsidRDefault="002B522D" w:rsidP="002B522D"/>
    <w:p w14:paraId="4682E1CF" w14:textId="5F2BD370" w:rsidR="002B522D" w:rsidRDefault="002B522D" w:rsidP="002B522D">
      <w:pPr>
        <w:ind w:firstLine="0"/>
        <w:rPr>
          <w:b/>
          <w:bCs/>
        </w:rPr>
      </w:pPr>
      <w:bookmarkStart w:id="24" w:name="_Toc56793671"/>
      <w:r>
        <w:rPr>
          <w:b/>
          <w:bCs/>
        </w:rPr>
        <w:t>Perfil dos Respondentes</w:t>
      </w:r>
    </w:p>
    <w:p w14:paraId="2F5B6434" w14:textId="201F2980" w:rsidR="002B522D" w:rsidRDefault="002B522D" w:rsidP="002B522D">
      <w:pPr>
        <w:ind w:firstLine="0"/>
      </w:pPr>
      <w:r>
        <w:rPr>
          <w:b/>
          <w:bCs/>
        </w:rPr>
        <w:tab/>
      </w:r>
      <w:r>
        <w:t>Este questionário contou com 488 respostas, divididas em duas amostras: a amostra A, com 312 respondentes</w:t>
      </w:r>
      <w:r w:rsidR="00DD0E16">
        <w:t>, e a amostra B, com 176. Dos respondentes, 50,2% eram do gênero masculino, 46,93% do gênero feminino e 2,87% de gênero não-binário ou optaram por não informar. Este perfil médio não é seguido igualmente entre as amostras. A amostra A é dividida em 54,49% do gênero feminino, 43,59% do gênero masculino e 1,92% de gênero não binário, representando todos os respondentes deste gênero de ambas as amostras. Já a amostra B se divide em 61,93% do gênero masculino, 33,52% de gênero feminino e 4,55% preferiram não informar gênero, representando todos os respondentes com tal preferência em ambas as amostras.</w:t>
      </w:r>
    </w:p>
    <w:p w14:paraId="6687DE20" w14:textId="7731124E" w:rsidR="00DD0E16" w:rsidRDefault="00DD0E16" w:rsidP="002B522D">
      <w:pPr>
        <w:ind w:firstLine="0"/>
      </w:pPr>
      <w:r>
        <w:tab/>
        <w:t>Quanto à idade dos respondentes, a amostra A apresentou idade média de 23,1 anos, sendo que o mais jovem respondente desta amostra tinha 12 anos, a moda foi 22 anos e o respondente mais velho tinha 56. Já na amostra B, o mais jovem respondente tinha 24 anos, a moda foi de 49 anos e o respondente mais velho tinha 73 anos de idade, o que representou uma média de idade para a amostra B de 47,3 anos. No total, portanto, a média de idade dos respondentes de ambas as amostras foi de 31,8 anos de idade.</w:t>
      </w:r>
      <w:r w:rsidR="002205F9">
        <w:t xml:space="preserve"> Pode-se ver a distribuição por faixas </w:t>
      </w:r>
      <w:r w:rsidR="002205F9">
        <w:lastRenderedPageBreak/>
        <w:t>etárias na Tabela 2.</w:t>
      </w:r>
      <w:r w:rsidR="00516F23">
        <w:t xml:space="preserve"> Esta diferença de idades era esperada considerando os públicos abordados na coleta das amostras.</w:t>
      </w:r>
    </w:p>
    <w:p w14:paraId="309829FB" w14:textId="77777777" w:rsidR="002F6C66" w:rsidRDefault="002F6C66" w:rsidP="002B522D">
      <w:pPr>
        <w:ind w:firstLine="0"/>
      </w:pPr>
    </w:p>
    <w:tbl>
      <w:tblPr>
        <w:tblStyle w:val="PlainTable5"/>
        <w:tblW w:w="6401" w:type="dxa"/>
        <w:tblLook w:val="04E0" w:firstRow="1" w:lastRow="1" w:firstColumn="1" w:lastColumn="0" w:noHBand="0" w:noVBand="1"/>
      </w:tblPr>
      <w:tblGrid>
        <w:gridCol w:w="2518"/>
        <w:gridCol w:w="1559"/>
        <w:gridCol w:w="1560"/>
        <w:gridCol w:w="1030"/>
      </w:tblGrid>
      <w:tr w:rsidR="002205F9" w:rsidRPr="001472A4" w14:paraId="01086BC7" w14:textId="77777777" w:rsidTr="001472A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18" w:type="dxa"/>
            <w:noWrap/>
            <w:hideMark/>
          </w:tcPr>
          <w:p w14:paraId="6518E037" w14:textId="1186C39B" w:rsidR="002205F9" w:rsidRPr="001472A4" w:rsidRDefault="002205F9" w:rsidP="002205F9">
            <w:pPr>
              <w:spacing w:line="240" w:lineRule="auto"/>
              <w:ind w:firstLine="0"/>
              <w:jc w:val="left"/>
              <w:rPr>
                <w:rFonts w:eastAsia="Times New Roman" w:cs="Arial"/>
                <w:b/>
                <w:bCs/>
                <w:color w:val="000000"/>
                <w:lang w:eastAsia="pt-BR"/>
              </w:rPr>
            </w:pPr>
            <w:r w:rsidRPr="001472A4">
              <w:rPr>
                <w:rFonts w:eastAsia="Times New Roman" w:cs="Arial"/>
                <w:b/>
                <w:bCs/>
                <w:color w:val="000000"/>
                <w:lang w:eastAsia="pt-BR"/>
              </w:rPr>
              <w:t>Faixa Etária</w:t>
            </w:r>
          </w:p>
        </w:tc>
        <w:tc>
          <w:tcPr>
            <w:tcW w:w="1559" w:type="dxa"/>
            <w:noWrap/>
            <w:hideMark/>
          </w:tcPr>
          <w:p w14:paraId="065E92CC" w14:textId="6BBFC9D2" w:rsidR="002205F9" w:rsidRPr="001472A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Amostra A</w:t>
            </w:r>
          </w:p>
        </w:tc>
        <w:tc>
          <w:tcPr>
            <w:tcW w:w="1560" w:type="dxa"/>
            <w:noWrap/>
            <w:hideMark/>
          </w:tcPr>
          <w:p w14:paraId="75325667" w14:textId="725172B0" w:rsidR="002205F9" w:rsidRPr="001472A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Amostra</w:t>
            </w:r>
            <w:r w:rsidR="00516F23" w:rsidRPr="001472A4">
              <w:rPr>
                <w:rFonts w:eastAsia="Times New Roman" w:cs="Arial"/>
                <w:b/>
                <w:bCs/>
                <w:color w:val="000000"/>
                <w:lang w:eastAsia="pt-BR"/>
              </w:rPr>
              <w:t xml:space="preserve"> </w:t>
            </w:r>
            <w:r w:rsidRPr="001472A4">
              <w:rPr>
                <w:rFonts w:eastAsia="Times New Roman" w:cs="Arial"/>
                <w:b/>
                <w:bCs/>
                <w:color w:val="000000"/>
                <w:lang w:eastAsia="pt-BR"/>
              </w:rPr>
              <w:t>B</w:t>
            </w:r>
          </w:p>
        </w:tc>
        <w:tc>
          <w:tcPr>
            <w:tcW w:w="764" w:type="dxa"/>
            <w:noWrap/>
            <w:hideMark/>
          </w:tcPr>
          <w:p w14:paraId="27299366" w14:textId="4EEA9E32" w:rsidR="002205F9" w:rsidRPr="001472A4" w:rsidRDefault="002205F9" w:rsidP="002205F9">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Total</w:t>
            </w:r>
          </w:p>
        </w:tc>
      </w:tr>
      <w:tr w:rsidR="00516F23" w:rsidRPr="001472A4" w14:paraId="2DAE02E4" w14:textId="77777777" w:rsidTr="001472A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3B1B5BDA" w14:textId="77777777" w:rsidR="002205F9" w:rsidRPr="001472A4" w:rsidRDefault="002205F9" w:rsidP="002205F9">
            <w:pPr>
              <w:spacing w:line="240" w:lineRule="auto"/>
              <w:ind w:firstLine="0"/>
              <w:jc w:val="left"/>
              <w:rPr>
                <w:rFonts w:eastAsia="Times New Roman" w:cs="Arial"/>
                <w:color w:val="000000"/>
                <w:lang w:eastAsia="pt-BR"/>
              </w:rPr>
            </w:pPr>
            <w:r w:rsidRPr="001472A4">
              <w:rPr>
                <w:rFonts w:eastAsia="Times New Roman" w:cs="Arial"/>
                <w:color w:val="000000"/>
                <w:lang w:eastAsia="pt-BR"/>
              </w:rPr>
              <w:t>1: Menor de 18 anos</w:t>
            </w:r>
          </w:p>
        </w:tc>
        <w:tc>
          <w:tcPr>
            <w:tcW w:w="1559" w:type="dxa"/>
            <w:noWrap/>
            <w:hideMark/>
          </w:tcPr>
          <w:p w14:paraId="239F9AA2"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16,03%</w:t>
            </w:r>
          </w:p>
        </w:tc>
        <w:tc>
          <w:tcPr>
            <w:tcW w:w="1560" w:type="dxa"/>
            <w:noWrap/>
            <w:hideMark/>
          </w:tcPr>
          <w:p w14:paraId="3CFBEF06" w14:textId="1675B616"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p>
        </w:tc>
        <w:tc>
          <w:tcPr>
            <w:tcW w:w="764" w:type="dxa"/>
            <w:noWrap/>
            <w:hideMark/>
          </w:tcPr>
          <w:p w14:paraId="280D9F89"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10,25%</w:t>
            </w:r>
          </w:p>
        </w:tc>
      </w:tr>
      <w:tr w:rsidR="002205F9" w:rsidRPr="001472A4" w14:paraId="44BCCD9A" w14:textId="77777777" w:rsidTr="001472A4">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07B1C08B" w14:textId="77777777" w:rsidR="002205F9" w:rsidRPr="001472A4" w:rsidRDefault="002205F9" w:rsidP="002205F9">
            <w:pPr>
              <w:spacing w:line="240" w:lineRule="auto"/>
              <w:ind w:firstLine="0"/>
              <w:jc w:val="left"/>
              <w:rPr>
                <w:rFonts w:eastAsia="Times New Roman" w:cs="Arial"/>
                <w:color w:val="000000"/>
                <w:lang w:eastAsia="pt-BR"/>
              </w:rPr>
            </w:pPr>
            <w:r w:rsidRPr="001472A4">
              <w:rPr>
                <w:rFonts w:eastAsia="Times New Roman" w:cs="Arial"/>
                <w:color w:val="000000"/>
                <w:lang w:eastAsia="pt-BR"/>
              </w:rPr>
              <w:t>2: Entre 18 e 24 anos</w:t>
            </w:r>
          </w:p>
        </w:tc>
        <w:tc>
          <w:tcPr>
            <w:tcW w:w="1559" w:type="dxa"/>
            <w:noWrap/>
            <w:hideMark/>
          </w:tcPr>
          <w:p w14:paraId="4934548F"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54,49%</w:t>
            </w:r>
          </w:p>
        </w:tc>
        <w:tc>
          <w:tcPr>
            <w:tcW w:w="1560" w:type="dxa"/>
            <w:noWrap/>
            <w:hideMark/>
          </w:tcPr>
          <w:p w14:paraId="779CD766"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1,70%</w:t>
            </w:r>
          </w:p>
        </w:tc>
        <w:tc>
          <w:tcPr>
            <w:tcW w:w="764" w:type="dxa"/>
            <w:noWrap/>
            <w:hideMark/>
          </w:tcPr>
          <w:p w14:paraId="57006202"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35,45%</w:t>
            </w:r>
          </w:p>
        </w:tc>
      </w:tr>
      <w:tr w:rsidR="00516F23" w:rsidRPr="001472A4" w14:paraId="069430F8" w14:textId="77777777" w:rsidTr="001472A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1A2875D9" w14:textId="77777777" w:rsidR="002205F9" w:rsidRPr="001472A4" w:rsidRDefault="002205F9" w:rsidP="002205F9">
            <w:pPr>
              <w:spacing w:line="240" w:lineRule="auto"/>
              <w:ind w:firstLine="0"/>
              <w:jc w:val="left"/>
              <w:rPr>
                <w:rFonts w:eastAsia="Times New Roman" w:cs="Arial"/>
                <w:color w:val="000000"/>
                <w:lang w:eastAsia="pt-BR"/>
              </w:rPr>
            </w:pPr>
            <w:r w:rsidRPr="001472A4">
              <w:rPr>
                <w:rFonts w:eastAsia="Times New Roman" w:cs="Arial"/>
                <w:color w:val="000000"/>
                <w:lang w:eastAsia="pt-BR"/>
              </w:rPr>
              <w:t>3: Entre 25 e 39 anos</w:t>
            </w:r>
          </w:p>
        </w:tc>
        <w:tc>
          <w:tcPr>
            <w:tcW w:w="1559" w:type="dxa"/>
            <w:noWrap/>
            <w:hideMark/>
          </w:tcPr>
          <w:p w14:paraId="1D3DC4B3"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25,64%</w:t>
            </w:r>
          </w:p>
        </w:tc>
        <w:tc>
          <w:tcPr>
            <w:tcW w:w="1560" w:type="dxa"/>
            <w:noWrap/>
            <w:hideMark/>
          </w:tcPr>
          <w:p w14:paraId="65AFC9B6"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21,02%</w:t>
            </w:r>
          </w:p>
        </w:tc>
        <w:tc>
          <w:tcPr>
            <w:tcW w:w="764" w:type="dxa"/>
            <w:noWrap/>
            <w:hideMark/>
          </w:tcPr>
          <w:p w14:paraId="23DA3E49"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23,98%</w:t>
            </w:r>
          </w:p>
        </w:tc>
      </w:tr>
      <w:tr w:rsidR="002205F9" w:rsidRPr="001472A4" w14:paraId="37633C4F" w14:textId="77777777" w:rsidTr="001472A4">
        <w:trPr>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E274147" w14:textId="77777777" w:rsidR="002205F9" w:rsidRPr="001472A4" w:rsidRDefault="002205F9" w:rsidP="002205F9">
            <w:pPr>
              <w:spacing w:line="240" w:lineRule="auto"/>
              <w:ind w:firstLine="0"/>
              <w:jc w:val="left"/>
              <w:rPr>
                <w:rFonts w:eastAsia="Times New Roman" w:cs="Arial"/>
                <w:color w:val="000000"/>
                <w:lang w:eastAsia="pt-BR"/>
              </w:rPr>
            </w:pPr>
            <w:r w:rsidRPr="001472A4">
              <w:rPr>
                <w:rFonts w:eastAsia="Times New Roman" w:cs="Arial"/>
                <w:color w:val="000000"/>
                <w:lang w:eastAsia="pt-BR"/>
              </w:rPr>
              <w:t>4: Entre 40 e 59 anos</w:t>
            </w:r>
          </w:p>
        </w:tc>
        <w:tc>
          <w:tcPr>
            <w:tcW w:w="1559" w:type="dxa"/>
            <w:noWrap/>
            <w:hideMark/>
          </w:tcPr>
          <w:p w14:paraId="430040EC"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3,85%</w:t>
            </w:r>
          </w:p>
        </w:tc>
        <w:tc>
          <w:tcPr>
            <w:tcW w:w="1560" w:type="dxa"/>
            <w:noWrap/>
            <w:hideMark/>
          </w:tcPr>
          <w:p w14:paraId="7BC76896"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63,64%</w:t>
            </w:r>
          </w:p>
        </w:tc>
        <w:tc>
          <w:tcPr>
            <w:tcW w:w="764" w:type="dxa"/>
            <w:noWrap/>
            <w:hideMark/>
          </w:tcPr>
          <w:p w14:paraId="2C042DF1" w14:textId="77777777" w:rsidR="002205F9" w:rsidRPr="001472A4" w:rsidRDefault="002205F9" w:rsidP="002205F9">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25,41%</w:t>
            </w:r>
          </w:p>
        </w:tc>
      </w:tr>
      <w:tr w:rsidR="00516F23" w:rsidRPr="001472A4" w14:paraId="3E87308D" w14:textId="77777777" w:rsidTr="001472A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18" w:type="dxa"/>
            <w:noWrap/>
            <w:hideMark/>
          </w:tcPr>
          <w:p w14:paraId="750D80A8" w14:textId="77777777" w:rsidR="002205F9" w:rsidRPr="001472A4" w:rsidRDefault="002205F9" w:rsidP="002205F9">
            <w:pPr>
              <w:spacing w:line="240" w:lineRule="auto"/>
              <w:ind w:firstLine="0"/>
              <w:jc w:val="left"/>
              <w:rPr>
                <w:rFonts w:eastAsia="Times New Roman" w:cs="Arial"/>
                <w:color w:val="000000"/>
                <w:lang w:eastAsia="pt-BR"/>
              </w:rPr>
            </w:pPr>
            <w:r w:rsidRPr="001472A4">
              <w:rPr>
                <w:rFonts w:eastAsia="Times New Roman" w:cs="Arial"/>
                <w:color w:val="000000"/>
                <w:lang w:eastAsia="pt-BR"/>
              </w:rPr>
              <w:t>5: Maior de 60 anos</w:t>
            </w:r>
          </w:p>
        </w:tc>
        <w:tc>
          <w:tcPr>
            <w:tcW w:w="1559" w:type="dxa"/>
            <w:noWrap/>
            <w:hideMark/>
          </w:tcPr>
          <w:p w14:paraId="220DA4B2" w14:textId="57D4B6CD"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p>
        </w:tc>
        <w:tc>
          <w:tcPr>
            <w:tcW w:w="1560" w:type="dxa"/>
            <w:noWrap/>
            <w:hideMark/>
          </w:tcPr>
          <w:p w14:paraId="0073F74A"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13,64%</w:t>
            </w:r>
          </w:p>
        </w:tc>
        <w:tc>
          <w:tcPr>
            <w:tcW w:w="764" w:type="dxa"/>
            <w:noWrap/>
            <w:hideMark/>
          </w:tcPr>
          <w:p w14:paraId="7BE29551" w14:textId="77777777" w:rsidR="002205F9" w:rsidRPr="001472A4" w:rsidRDefault="002205F9" w:rsidP="002205F9">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Arial"/>
                <w:color w:val="000000"/>
                <w:lang w:eastAsia="pt-BR"/>
              </w:rPr>
            </w:pPr>
            <w:r w:rsidRPr="001472A4">
              <w:rPr>
                <w:rFonts w:eastAsia="Times New Roman" w:cs="Arial"/>
                <w:color w:val="000000"/>
                <w:lang w:eastAsia="pt-BR"/>
              </w:rPr>
              <w:t>4,92%</w:t>
            </w:r>
          </w:p>
        </w:tc>
      </w:tr>
      <w:tr w:rsidR="00516F23" w:rsidRPr="001472A4" w14:paraId="4A7C82E4" w14:textId="77777777" w:rsidTr="001472A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2518" w:type="dxa"/>
            <w:noWrap/>
          </w:tcPr>
          <w:p w14:paraId="60518853" w14:textId="53A0E3D6" w:rsidR="00516F23" w:rsidRPr="001472A4" w:rsidRDefault="00516F23" w:rsidP="002205F9">
            <w:pPr>
              <w:spacing w:line="240" w:lineRule="auto"/>
              <w:ind w:firstLine="0"/>
              <w:jc w:val="left"/>
              <w:rPr>
                <w:rFonts w:eastAsia="Times New Roman" w:cs="Arial"/>
                <w:b/>
                <w:bCs/>
                <w:color w:val="000000"/>
                <w:lang w:eastAsia="pt-BR"/>
              </w:rPr>
            </w:pPr>
            <w:r w:rsidRPr="001472A4">
              <w:rPr>
                <w:rFonts w:eastAsia="Times New Roman" w:cs="Arial"/>
                <w:b/>
                <w:bCs/>
                <w:color w:val="000000"/>
                <w:lang w:eastAsia="pt-BR"/>
              </w:rPr>
              <w:t>Total</w:t>
            </w:r>
          </w:p>
        </w:tc>
        <w:tc>
          <w:tcPr>
            <w:tcW w:w="1559" w:type="dxa"/>
            <w:noWrap/>
          </w:tcPr>
          <w:p w14:paraId="32E7B6DD" w14:textId="566CED02" w:rsidR="00516F23" w:rsidRPr="001472A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100%</w:t>
            </w:r>
          </w:p>
        </w:tc>
        <w:tc>
          <w:tcPr>
            <w:tcW w:w="1560" w:type="dxa"/>
            <w:noWrap/>
          </w:tcPr>
          <w:p w14:paraId="7E5F0689" w14:textId="207BB542" w:rsidR="00516F23" w:rsidRPr="001472A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100%</w:t>
            </w:r>
          </w:p>
        </w:tc>
        <w:tc>
          <w:tcPr>
            <w:tcW w:w="764" w:type="dxa"/>
            <w:noWrap/>
          </w:tcPr>
          <w:p w14:paraId="1E8AB633" w14:textId="0AD42A34" w:rsidR="00516F23" w:rsidRPr="001472A4" w:rsidRDefault="00516F23" w:rsidP="002205F9">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eastAsia="Times New Roman" w:cs="Arial"/>
                <w:b/>
                <w:bCs/>
                <w:color w:val="000000"/>
                <w:lang w:eastAsia="pt-BR"/>
              </w:rPr>
            </w:pPr>
            <w:r w:rsidRPr="001472A4">
              <w:rPr>
                <w:rFonts w:eastAsia="Times New Roman" w:cs="Arial"/>
                <w:b/>
                <w:bCs/>
                <w:color w:val="000000"/>
                <w:lang w:eastAsia="pt-BR"/>
              </w:rPr>
              <w:t>100%</w:t>
            </w:r>
          </w:p>
        </w:tc>
      </w:tr>
    </w:tbl>
    <w:p w14:paraId="326585EF" w14:textId="588F4E89" w:rsidR="00516F23" w:rsidRDefault="00516F23" w:rsidP="002B522D">
      <w:pPr>
        <w:ind w:firstLine="0"/>
        <w:rPr>
          <w:rFonts w:cs="Arial"/>
        </w:rPr>
      </w:pPr>
      <w:r w:rsidRPr="001472A4">
        <w:rPr>
          <w:rFonts w:cs="Arial"/>
        </w:rPr>
        <w:t>Tabela 2</w:t>
      </w:r>
    </w:p>
    <w:p w14:paraId="0CC4BB22" w14:textId="77777777" w:rsidR="002F6C66" w:rsidRPr="001472A4" w:rsidRDefault="002F6C66" w:rsidP="002B522D">
      <w:pPr>
        <w:ind w:firstLine="0"/>
        <w:rPr>
          <w:rFonts w:cs="Arial"/>
        </w:rPr>
      </w:pPr>
    </w:p>
    <w:p w14:paraId="3B64547D" w14:textId="42B9754C" w:rsidR="00516F23" w:rsidRDefault="00516F23" w:rsidP="002B522D">
      <w:pPr>
        <w:ind w:firstLine="0"/>
      </w:pPr>
      <w:r>
        <w:tab/>
        <w:t xml:space="preserve">Ambas as amostras tiveram prevalência de respostas em níveis de renda familiar mensal altos. </w:t>
      </w:r>
      <w:commentRangeStart w:id="25"/>
      <w:r>
        <w:t>No total, 27,86% dos respondentes declararam ter renda mensal acima de R$30.000</w:t>
      </w:r>
      <w:commentRangeEnd w:id="25"/>
      <w:r>
        <w:rPr>
          <w:rStyle w:val="CommentReference"/>
        </w:rPr>
        <w:commentReference w:id="25"/>
      </w:r>
      <w:r>
        <w:t xml:space="preserve">, 18,03% declararam entre R$15.001 e R$30.000,15,98% entre R$8.001 e R$15.000, 10,66% entre R$ 5.001 e R$8.000, 12,30% entre R$3.001 e R$5.000, 6,15% entre R$2.001 e R$3.000 e apenas 9,43% responderam ter renda familiar mensal abaixo de R$2.000. Esta distribuição </w:t>
      </w:r>
      <w:r w:rsidR="00C8736F">
        <w:t>distorcida para perfis de maior renda pode estar associada aos meios de distribuição do questionário, dado que o uso mais intenso de redes sociais por pessoas de renda mais alta comparado com de renda mais baixa aumenta a probabilidade daquele grupo encontrar o link do questionário e ter tempo livre para respondê-lo.</w:t>
      </w:r>
    </w:p>
    <w:p w14:paraId="5FD5C963" w14:textId="19344477" w:rsidR="00C8736F" w:rsidRDefault="00C8736F" w:rsidP="002B522D">
      <w:pPr>
        <w:ind w:firstLine="0"/>
      </w:pPr>
      <w:r>
        <w:tab/>
        <w:t xml:space="preserve">Quanto a estado civil, 69,26% dos respondentes declararam estar solteiros, 22,54% </w:t>
      </w:r>
      <w:r w:rsidR="00785641">
        <w:t>casados, 4,51% em união estável e 3,69% declararam estar divorciados ou separados. A alta proporção de solteiros vem da amostra A, mais jovem, na qual 90,38% dos respondentes declararam este estado civil.</w:t>
      </w:r>
    </w:p>
    <w:p w14:paraId="05334A1F" w14:textId="1BAF4647" w:rsidR="00AE3FF7" w:rsidRDefault="00AE3FF7" w:rsidP="002B522D">
      <w:pPr>
        <w:ind w:firstLine="0"/>
      </w:pPr>
    </w:p>
    <w:p w14:paraId="2E27E26B" w14:textId="05268236" w:rsidR="00AE3FF7" w:rsidRPr="00AE3FF7" w:rsidRDefault="00AE3FF7" w:rsidP="002B522D">
      <w:pPr>
        <w:ind w:firstLine="0"/>
        <w:rPr>
          <w:b/>
          <w:bCs/>
        </w:rPr>
      </w:pPr>
      <w:r>
        <w:rPr>
          <w:b/>
          <w:bCs/>
        </w:rPr>
        <w:t>Perfil de Busca e Consumo</w:t>
      </w:r>
    </w:p>
    <w:p w14:paraId="2DC98018" w14:textId="40C9A69F" w:rsidR="00785641" w:rsidRDefault="004005FB" w:rsidP="002B522D">
      <w:pPr>
        <w:ind w:firstLine="0"/>
      </w:pPr>
      <w:r>
        <w:tab/>
        <w:t xml:space="preserve">Quanto aos serviços assinados, os respondentes podiam assinalar todos os quais assinassem. Assim, 93,44% afirmaram assinar </w:t>
      </w:r>
      <w:r w:rsidRPr="004005FB">
        <w:rPr>
          <w:i/>
          <w:iCs/>
        </w:rPr>
        <w:t>Netflix</w:t>
      </w:r>
      <w:r>
        <w:t>, 53,89% AmazonPrime Video, 2</w:t>
      </w:r>
      <w:r w:rsidR="007361E0">
        <w:t>1</w:t>
      </w:r>
      <w:r>
        <w:t>,</w:t>
      </w:r>
      <w:r w:rsidR="007361E0">
        <w:t>31</w:t>
      </w:r>
      <w:r>
        <w:t>% NETNow,</w:t>
      </w:r>
      <w:r w:rsidR="007361E0" w:rsidRPr="007361E0">
        <w:t xml:space="preserve"> </w:t>
      </w:r>
      <w:r w:rsidR="007361E0">
        <w:t>17,83% TelecinePlay,</w:t>
      </w:r>
      <w:r>
        <w:t xml:space="preserve"> 17,42% HBO Go, 1</w:t>
      </w:r>
      <w:r w:rsidR="007361E0">
        <w:t>7</w:t>
      </w:r>
      <w:r>
        <w:t>,0</w:t>
      </w:r>
      <w:r w:rsidR="007361E0">
        <w:t>1</w:t>
      </w:r>
      <w:r>
        <w:t>% Globoplay, 1</w:t>
      </w:r>
      <w:r w:rsidR="007361E0">
        <w:t>6</w:t>
      </w:r>
      <w:r>
        <w:t>,</w:t>
      </w:r>
      <w:r w:rsidR="007361E0">
        <w:t>19</w:t>
      </w:r>
      <w:r>
        <w:t xml:space="preserve">% AppleTV, 13,32% Crunchyroll, 3,28% afirmaram não assinar nenhum serviço de </w:t>
      </w:r>
      <w:r w:rsidRPr="004005FB">
        <w:rPr>
          <w:i/>
          <w:iCs/>
        </w:rPr>
        <w:t>streaming</w:t>
      </w:r>
      <w:r>
        <w:t xml:space="preserve">, </w:t>
      </w:r>
      <w:r w:rsidR="007361E0">
        <w:t>e outros serviços que receberam menos de 1% de respostas são: Viki, Looke, Oldflix, Giganima, Mubi, PlayPlus e YoutubeFilmes.</w:t>
      </w:r>
      <w:r w:rsidR="00B107D6">
        <w:t xml:space="preserve"> Vale ressaltar que 58,61% dos respondentes afirmou não ser financeiramente responsável pelas contas de todos os serviços assinados, dividindo o ônus com pelo menos uma outra </w:t>
      </w:r>
      <w:r w:rsidR="00B107D6">
        <w:lastRenderedPageBreak/>
        <w:t xml:space="preserve">pessoa. Esta concentração é devido a 77,56% dos respondentes da amostra A responder que não são financeiramente responsáveis pelas contas, enquanto 75% da amostra B, que teve menos respondentes, </w:t>
      </w:r>
      <w:r w:rsidR="00D7609D">
        <w:t>afirmou</w:t>
      </w:r>
      <w:r w:rsidR="00B107D6">
        <w:t xml:space="preserve"> ser o responsável.</w:t>
      </w:r>
      <w:r w:rsidR="00AE3FF7">
        <w:t xml:space="preserve"> Dado o perfil demográfico das amostras, podemos supor que os respondentes da amostra B são provavelmente pais e responsáveis de pessoas na demografia da amostra A e, portanto, acabam tomando a responsabilidade pelos custos e dividindo com suas famílias.</w:t>
      </w:r>
    </w:p>
    <w:p w14:paraId="10DA868C" w14:textId="78B1AC80" w:rsidR="00D7609D" w:rsidRPr="00AE3FF7" w:rsidRDefault="00D7609D" w:rsidP="002B522D">
      <w:pPr>
        <w:ind w:firstLine="0"/>
      </w:pPr>
      <w:r>
        <w:tab/>
        <w:t>Já se tratando dos gêneros assistidos, há uma diferença clara entre as preferências para séries e filmes. Em ambos, foi solicitado que o respondente apontasse em qualquer ordem os gêneros que mais consome em cada meio. Para séries, a resposta mais frequente foi Comédia (38,11%), seguido por Ação (32,79%), Policial (31,56%), Suspense (27,46%) e Anime (27,25%). Já para filmes, as preferências mudam para Ação em primeiro lugar (43,03%), seguido por Comédia (37,91%), Aventura (30,12%), Suspense (29,71%) e Ficção Científica (29,10%).</w:t>
      </w:r>
      <w:r w:rsidR="00AE3FF7">
        <w:t xml:space="preserve"> Essas diferenças indicam que esforços de </w:t>
      </w:r>
      <w:r w:rsidR="00AE3FF7">
        <w:rPr>
          <w:i/>
          <w:iCs/>
        </w:rPr>
        <w:t>marketing</w:t>
      </w:r>
      <w:r w:rsidR="00AE3FF7">
        <w:t xml:space="preserve"> não podem usar da mesma linguagem e focar nos mesmos gêneros quando se tratando de séries ou filmes, a distinção do tipo de conteúdo é tão importante quanto a distinção do gênero dele.</w:t>
      </w:r>
    </w:p>
    <w:p w14:paraId="66501FBA" w14:textId="26181368" w:rsidR="00921756" w:rsidRDefault="00921756" w:rsidP="002B522D">
      <w:pPr>
        <w:ind w:firstLine="0"/>
      </w:pPr>
      <w:r>
        <w:tab/>
        <w:t xml:space="preserve">Na Tabela 3, podemos ver as respostas da pergunta de quais motivos levam o respondente a assistir </w:t>
      </w:r>
      <w:r w:rsidR="00F65690">
        <w:t>séries e filmes.</w:t>
      </w:r>
      <w:r w:rsidR="00E12BEB">
        <w:t xml:space="preserve"> Indicação de amigos ou familiares aparece como o principal motivo, reportado por 72,13% dos respondentes. Em segundo lugar apareceu o motivo de “Tempo Livre”, com 71,11% das respostas e, em terceiro lugar, lançamento de novos episódios de séries que já acompanham com 63,11%.</w:t>
      </w:r>
      <w:r w:rsidR="005F5363">
        <w:t xml:space="preserve"> Completando as respostas já preenchidas pelo questionário, temos “Colocar ‘de fundo’ enquanto realizo outras atividades” com 15,57% dos respondentes.</w:t>
      </w:r>
      <w:r w:rsidR="00EB7D26">
        <w:t xml:space="preserve"> Isso indica que períodos no ano com maior tempo livre podem levar consumidores a buscarem novos conteúdos, através de quaisquer meios disponíveis a ele.</w:t>
      </w:r>
    </w:p>
    <w:p w14:paraId="60499D27" w14:textId="77777777" w:rsidR="00A52394" w:rsidRDefault="00A52394" w:rsidP="002B522D">
      <w:pPr>
        <w:ind w:firstLine="0"/>
      </w:pPr>
    </w:p>
    <w:tbl>
      <w:tblPr>
        <w:tblStyle w:val="PlainTable5"/>
        <w:tblW w:w="8647" w:type="dxa"/>
        <w:tblLook w:val="04E0" w:firstRow="1" w:lastRow="1" w:firstColumn="1" w:lastColumn="0" w:noHBand="0" w:noVBand="1"/>
      </w:tblPr>
      <w:tblGrid>
        <w:gridCol w:w="5670"/>
        <w:gridCol w:w="959"/>
        <w:gridCol w:w="992"/>
        <w:gridCol w:w="1026"/>
      </w:tblGrid>
      <w:tr w:rsidR="00921756" w:rsidRPr="00921756" w14:paraId="1BB04DFA" w14:textId="77777777" w:rsidTr="00A5239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670" w:type="dxa"/>
            <w:noWrap/>
            <w:hideMark/>
          </w:tcPr>
          <w:p w14:paraId="035FB7FA" w14:textId="324D3C37" w:rsidR="00921756" w:rsidRPr="00921756" w:rsidRDefault="00F65690" w:rsidP="00921756">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Motivo</w:t>
            </w:r>
          </w:p>
        </w:tc>
        <w:tc>
          <w:tcPr>
            <w:tcW w:w="959" w:type="dxa"/>
            <w:noWrap/>
            <w:hideMark/>
          </w:tcPr>
          <w:p w14:paraId="0A21A24D" w14:textId="77777777"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A</w:t>
            </w:r>
          </w:p>
        </w:tc>
        <w:tc>
          <w:tcPr>
            <w:tcW w:w="992" w:type="dxa"/>
            <w:noWrap/>
            <w:hideMark/>
          </w:tcPr>
          <w:p w14:paraId="475C2B74" w14:textId="77777777"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B</w:t>
            </w:r>
          </w:p>
        </w:tc>
        <w:tc>
          <w:tcPr>
            <w:tcW w:w="1026" w:type="dxa"/>
            <w:noWrap/>
            <w:hideMark/>
          </w:tcPr>
          <w:p w14:paraId="35FBE5EC" w14:textId="1448FA62" w:rsidR="00921756" w:rsidRPr="00921756" w:rsidRDefault="00921756" w:rsidP="00A52394">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Total</w:t>
            </w:r>
          </w:p>
        </w:tc>
      </w:tr>
      <w:tr w:rsidR="00921756" w:rsidRPr="00921756" w14:paraId="0D93F150"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bottom w:val="single" w:sz="2" w:space="0" w:color="E7E6E6" w:themeColor="background2"/>
            </w:tcBorders>
            <w:noWrap/>
            <w:hideMark/>
          </w:tcPr>
          <w:p w14:paraId="55AC2EFC"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Indicação de amigos ou familiares</w:t>
            </w:r>
          </w:p>
        </w:tc>
        <w:tc>
          <w:tcPr>
            <w:tcW w:w="959" w:type="dxa"/>
            <w:noWrap/>
            <w:hideMark/>
          </w:tcPr>
          <w:p w14:paraId="4993581B"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30</w:t>
            </w:r>
          </w:p>
        </w:tc>
        <w:tc>
          <w:tcPr>
            <w:tcW w:w="992" w:type="dxa"/>
            <w:noWrap/>
            <w:hideMark/>
          </w:tcPr>
          <w:p w14:paraId="34A7E67D"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22</w:t>
            </w:r>
          </w:p>
        </w:tc>
        <w:tc>
          <w:tcPr>
            <w:tcW w:w="1026" w:type="dxa"/>
            <w:noWrap/>
            <w:hideMark/>
          </w:tcPr>
          <w:p w14:paraId="28422BB8"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52</w:t>
            </w:r>
          </w:p>
        </w:tc>
      </w:tr>
      <w:tr w:rsidR="00921756" w:rsidRPr="00921756" w14:paraId="699BB4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F9D37C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Tempo Livre</w:t>
            </w:r>
          </w:p>
        </w:tc>
        <w:tc>
          <w:tcPr>
            <w:tcW w:w="959" w:type="dxa"/>
            <w:noWrap/>
            <w:hideMark/>
          </w:tcPr>
          <w:p w14:paraId="4D7152C3"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45</w:t>
            </w:r>
          </w:p>
        </w:tc>
        <w:tc>
          <w:tcPr>
            <w:tcW w:w="992" w:type="dxa"/>
            <w:noWrap/>
            <w:hideMark/>
          </w:tcPr>
          <w:p w14:paraId="0F80E6B9"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02</w:t>
            </w:r>
          </w:p>
        </w:tc>
        <w:tc>
          <w:tcPr>
            <w:tcW w:w="1026" w:type="dxa"/>
            <w:noWrap/>
            <w:hideMark/>
          </w:tcPr>
          <w:p w14:paraId="5F1FFF8D"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47</w:t>
            </w:r>
          </w:p>
        </w:tc>
      </w:tr>
      <w:tr w:rsidR="00921756" w:rsidRPr="00921756" w14:paraId="62D07D73"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1575762C"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Lançamento de novo episódio de uma série que já acompanho</w:t>
            </w:r>
          </w:p>
        </w:tc>
        <w:tc>
          <w:tcPr>
            <w:tcW w:w="959" w:type="dxa"/>
            <w:noWrap/>
            <w:hideMark/>
          </w:tcPr>
          <w:p w14:paraId="56433632"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22</w:t>
            </w:r>
          </w:p>
        </w:tc>
        <w:tc>
          <w:tcPr>
            <w:tcW w:w="992" w:type="dxa"/>
            <w:noWrap/>
            <w:hideMark/>
          </w:tcPr>
          <w:p w14:paraId="6B830F8D"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86</w:t>
            </w:r>
          </w:p>
        </w:tc>
        <w:tc>
          <w:tcPr>
            <w:tcW w:w="1026" w:type="dxa"/>
            <w:noWrap/>
            <w:hideMark/>
          </w:tcPr>
          <w:p w14:paraId="1DF889F0"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08</w:t>
            </w:r>
          </w:p>
        </w:tc>
      </w:tr>
      <w:tr w:rsidR="00921756" w:rsidRPr="00921756" w14:paraId="71A6AE0F"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36986A2"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Colocar "de fundo" enquanto realizo outras atividades</w:t>
            </w:r>
          </w:p>
        </w:tc>
        <w:tc>
          <w:tcPr>
            <w:tcW w:w="959" w:type="dxa"/>
            <w:noWrap/>
            <w:hideMark/>
          </w:tcPr>
          <w:p w14:paraId="325ED73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64</w:t>
            </w:r>
          </w:p>
        </w:tc>
        <w:tc>
          <w:tcPr>
            <w:tcW w:w="992" w:type="dxa"/>
            <w:noWrap/>
            <w:hideMark/>
          </w:tcPr>
          <w:p w14:paraId="7B73DF4D"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2</w:t>
            </w:r>
          </w:p>
        </w:tc>
        <w:tc>
          <w:tcPr>
            <w:tcW w:w="1026" w:type="dxa"/>
            <w:noWrap/>
            <w:hideMark/>
          </w:tcPr>
          <w:p w14:paraId="274A8A41"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76</w:t>
            </w:r>
          </w:p>
        </w:tc>
      </w:tr>
      <w:tr w:rsidR="00921756" w:rsidRPr="00921756" w14:paraId="0F9FBC06"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2707C79"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Escapismo</w:t>
            </w:r>
          </w:p>
        </w:tc>
        <w:tc>
          <w:tcPr>
            <w:tcW w:w="959" w:type="dxa"/>
            <w:noWrap/>
            <w:hideMark/>
          </w:tcPr>
          <w:p w14:paraId="5063EDB8"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5</w:t>
            </w:r>
          </w:p>
        </w:tc>
        <w:tc>
          <w:tcPr>
            <w:tcW w:w="992" w:type="dxa"/>
            <w:noWrap/>
            <w:hideMark/>
          </w:tcPr>
          <w:p w14:paraId="24A39BCA"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1026" w:type="dxa"/>
            <w:noWrap/>
            <w:hideMark/>
          </w:tcPr>
          <w:p w14:paraId="339C5619"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7</w:t>
            </w:r>
          </w:p>
        </w:tc>
      </w:tr>
      <w:tr w:rsidR="00921756" w:rsidRPr="00921756" w14:paraId="0BBB1DBB"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7DFCFBD5"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Aprender mais sobre algum assunto específico</w:t>
            </w:r>
          </w:p>
        </w:tc>
        <w:tc>
          <w:tcPr>
            <w:tcW w:w="959" w:type="dxa"/>
            <w:noWrap/>
            <w:hideMark/>
          </w:tcPr>
          <w:p w14:paraId="6D56096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w:t>
            </w:r>
          </w:p>
        </w:tc>
        <w:tc>
          <w:tcPr>
            <w:tcW w:w="992" w:type="dxa"/>
            <w:noWrap/>
            <w:hideMark/>
          </w:tcPr>
          <w:p w14:paraId="18B45592"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594373B7"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3</w:t>
            </w:r>
          </w:p>
        </w:tc>
      </w:tr>
      <w:tr w:rsidR="00921756" w:rsidRPr="00921756" w14:paraId="6686BE6D"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2470582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Indicação de influenciadores</w:t>
            </w:r>
          </w:p>
        </w:tc>
        <w:tc>
          <w:tcPr>
            <w:tcW w:w="959" w:type="dxa"/>
            <w:noWrap/>
            <w:hideMark/>
          </w:tcPr>
          <w:p w14:paraId="04F22251"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992" w:type="dxa"/>
            <w:noWrap/>
            <w:hideMark/>
          </w:tcPr>
          <w:p w14:paraId="581B2A9B"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253E6A75"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499DBBD0"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5A445714"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lastRenderedPageBreak/>
              <w:t>Nota alta nos sites de crítica</w:t>
            </w:r>
          </w:p>
        </w:tc>
        <w:tc>
          <w:tcPr>
            <w:tcW w:w="959" w:type="dxa"/>
            <w:noWrap/>
            <w:hideMark/>
          </w:tcPr>
          <w:p w14:paraId="0ACD814C"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992" w:type="dxa"/>
            <w:noWrap/>
            <w:hideMark/>
          </w:tcPr>
          <w:p w14:paraId="08E5EAB9"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776A71D4"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75788DD2" w14:textId="77777777" w:rsidTr="00A523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bottom w:val="single" w:sz="2" w:space="0" w:color="E7E6E6" w:themeColor="background2"/>
            </w:tcBorders>
            <w:noWrap/>
            <w:hideMark/>
          </w:tcPr>
          <w:p w14:paraId="433B06AF"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Distração</w:t>
            </w:r>
          </w:p>
        </w:tc>
        <w:tc>
          <w:tcPr>
            <w:tcW w:w="959" w:type="dxa"/>
            <w:noWrap/>
            <w:hideMark/>
          </w:tcPr>
          <w:p w14:paraId="4A7C4589" w14:textId="77777777" w:rsidR="00921756" w:rsidRPr="00921756" w:rsidRDefault="00921756" w:rsidP="00921756">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992" w:type="dxa"/>
            <w:noWrap/>
            <w:hideMark/>
          </w:tcPr>
          <w:p w14:paraId="1C846A12"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c>
          <w:tcPr>
            <w:tcW w:w="1026" w:type="dxa"/>
            <w:noWrap/>
            <w:hideMark/>
          </w:tcPr>
          <w:p w14:paraId="1EE5EB17" w14:textId="77777777" w:rsidR="00921756" w:rsidRPr="00921756" w:rsidRDefault="00921756" w:rsidP="00921756">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2</w:t>
            </w:r>
          </w:p>
        </w:tc>
      </w:tr>
      <w:tr w:rsidR="00921756" w:rsidRPr="00921756" w14:paraId="73C962D6" w14:textId="77777777" w:rsidTr="00A52394">
        <w:trPr>
          <w:trHeight w:val="288"/>
        </w:trPr>
        <w:tc>
          <w:tcPr>
            <w:cnfStyle w:val="001000000000" w:firstRow="0" w:lastRow="0" w:firstColumn="1" w:lastColumn="0" w:oddVBand="0" w:evenVBand="0" w:oddHBand="0" w:evenHBand="0" w:firstRowFirstColumn="0" w:firstRowLastColumn="0" w:lastRowFirstColumn="0" w:lastRowLastColumn="0"/>
            <w:tcW w:w="5670" w:type="dxa"/>
            <w:tcBorders>
              <w:top w:val="single" w:sz="2" w:space="0" w:color="E7E6E6" w:themeColor="background2"/>
            </w:tcBorders>
            <w:noWrap/>
            <w:hideMark/>
          </w:tcPr>
          <w:p w14:paraId="2CE5A188" w14:textId="77777777" w:rsidR="00921756" w:rsidRPr="00921756" w:rsidRDefault="00921756" w:rsidP="00921756">
            <w:pPr>
              <w:spacing w:line="240" w:lineRule="auto"/>
              <w:ind w:firstLine="0"/>
              <w:jc w:val="left"/>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Eu gosto de assitir séries que me façam pensar na vida e na sociedade e nossas interações com o meio</w:t>
            </w:r>
          </w:p>
        </w:tc>
        <w:tc>
          <w:tcPr>
            <w:tcW w:w="959" w:type="dxa"/>
            <w:noWrap/>
            <w:hideMark/>
          </w:tcPr>
          <w:p w14:paraId="0072BC25"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w:t>
            </w:r>
          </w:p>
        </w:tc>
        <w:tc>
          <w:tcPr>
            <w:tcW w:w="992" w:type="dxa"/>
            <w:noWrap/>
            <w:hideMark/>
          </w:tcPr>
          <w:p w14:paraId="4CA893D5"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026" w:type="dxa"/>
            <w:noWrap/>
            <w:hideMark/>
          </w:tcPr>
          <w:p w14:paraId="7A3C3BA7" w14:textId="77777777" w:rsidR="00921756" w:rsidRPr="00921756" w:rsidRDefault="00921756" w:rsidP="00921756">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921756">
              <w:rPr>
                <w:rFonts w:ascii="Calibri" w:eastAsia="Times New Roman" w:hAnsi="Calibri" w:cs="Calibri"/>
                <w:color w:val="000000"/>
                <w:sz w:val="22"/>
                <w:szCs w:val="22"/>
                <w:lang w:eastAsia="pt-BR"/>
              </w:rPr>
              <w:t>1</w:t>
            </w:r>
          </w:p>
        </w:tc>
      </w:tr>
      <w:tr w:rsidR="00921756" w:rsidRPr="00921756" w14:paraId="72769DC9" w14:textId="77777777" w:rsidTr="00A52394">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670" w:type="dxa"/>
            <w:noWrap/>
            <w:hideMark/>
          </w:tcPr>
          <w:p w14:paraId="0FE19E9C" w14:textId="580BDCA0" w:rsidR="00921756" w:rsidRPr="00921756" w:rsidRDefault="00921756" w:rsidP="00921756">
            <w:pPr>
              <w:spacing w:line="240" w:lineRule="auto"/>
              <w:ind w:firstLine="0"/>
              <w:jc w:val="left"/>
              <w:rPr>
                <w:rFonts w:ascii="Calibri" w:eastAsia="Times New Roman" w:hAnsi="Calibri" w:cs="Calibri"/>
                <w:b/>
                <w:bCs/>
                <w:color w:val="000000"/>
                <w:sz w:val="22"/>
                <w:szCs w:val="22"/>
                <w:lang w:eastAsia="pt-BR"/>
              </w:rPr>
            </w:pPr>
            <w:r w:rsidRPr="00921756">
              <w:rPr>
                <w:rFonts w:ascii="Calibri" w:eastAsia="Times New Roman" w:hAnsi="Calibri" w:cs="Calibri"/>
                <w:b/>
                <w:bCs/>
                <w:color w:val="000000"/>
                <w:sz w:val="22"/>
                <w:szCs w:val="22"/>
                <w:lang w:eastAsia="pt-BR"/>
              </w:rPr>
              <w:t>Total</w:t>
            </w:r>
          </w:p>
        </w:tc>
        <w:tc>
          <w:tcPr>
            <w:tcW w:w="959" w:type="dxa"/>
            <w:noWrap/>
            <w:hideMark/>
          </w:tcPr>
          <w:p w14:paraId="5D8E8BAE" w14:textId="61A207B8"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312</w:t>
            </w:r>
          </w:p>
        </w:tc>
        <w:tc>
          <w:tcPr>
            <w:tcW w:w="992" w:type="dxa"/>
            <w:noWrap/>
            <w:hideMark/>
          </w:tcPr>
          <w:p w14:paraId="40917737" w14:textId="52A7A6A9"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17</w:t>
            </w:r>
            <w:r w:rsidR="00921756" w:rsidRPr="00921756">
              <w:rPr>
                <w:rFonts w:ascii="Calibri" w:eastAsia="Times New Roman" w:hAnsi="Calibri" w:cs="Calibri"/>
                <w:b/>
                <w:bCs/>
                <w:color w:val="000000"/>
                <w:sz w:val="22"/>
                <w:szCs w:val="22"/>
                <w:lang w:eastAsia="pt-BR"/>
              </w:rPr>
              <w:t>6</w:t>
            </w:r>
          </w:p>
        </w:tc>
        <w:tc>
          <w:tcPr>
            <w:tcW w:w="1026" w:type="dxa"/>
            <w:noWrap/>
            <w:hideMark/>
          </w:tcPr>
          <w:p w14:paraId="27974D20" w14:textId="2B6812D8" w:rsidR="00921756" w:rsidRPr="00921756" w:rsidRDefault="00F65690" w:rsidP="00921756">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488</w:t>
            </w:r>
          </w:p>
        </w:tc>
      </w:tr>
    </w:tbl>
    <w:p w14:paraId="4C86172D" w14:textId="44F52D8C" w:rsidR="00921756" w:rsidRDefault="00921756" w:rsidP="002B522D">
      <w:pPr>
        <w:ind w:firstLine="0"/>
      </w:pPr>
      <w:r>
        <w:t xml:space="preserve"> </w:t>
      </w:r>
      <w:r w:rsidR="00801006">
        <w:t>Tabela 3</w:t>
      </w:r>
    </w:p>
    <w:p w14:paraId="0CE124EF" w14:textId="3452ACD5" w:rsidR="00C95360" w:rsidRDefault="00C95360" w:rsidP="002B522D">
      <w:pPr>
        <w:ind w:firstLine="0"/>
      </w:pPr>
    </w:p>
    <w:p w14:paraId="62BD3035" w14:textId="1B4EE977" w:rsidR="00C95360" w:rsidRDefault="00C95360" w:rsidP="002B522D">
      <w:pPr>
        <w:ind w:firstLine="0"/>
      </w:pPr>
      <w:r>
        <w:tab/>
        <w:t>As respostas para a pergunta</w:t>
      </w:r>
      <w:r w:rsidR="001472A4">
        <w:t xml:space="preserve"> “Onde você busca informações sobre como assistir uma série ou filme em que esteja interessado?” estão na Tabela 4. Destaco</w:t>
      </w:r>
      <w:r w:rsidR="00D63C04">
        <w:t xml:space="preserve"> aqui a alta incidência de respondentes afirmando que usam Sites de busca para encontrar informações das séries (42,42% dos respondentes). Isso pode indicar busca por conteúdos de serviços legítimos não assinados.</w:t>
      </w:r>
    </w:p>
    <w:p w14:paraId="3D5F4010" w14:textId="77777777" w:rsidR="00822E73" w:rsidRDefault="00822E73" w:rsidP="002B522D">
      <w:pPr>
        <w:ind w:firstLine="0"/>
      </w:pPr>
      <w:bookmarkStart w:id="26" w:name="_GoBack"/>
      <w:bookmarkEnd w:id="26"/>
    </w:p>
    <w:tbl>
      <w:tblPr>
        <w:tblStyle w:val="PlainTable5"/>
        <w:tblW w:w="8046" w:type="dxa"/>
        <w:tblLook w:val="04E0" w:firstRow="1" w:lastRow="1" w:firstColumn="1" w:lastColumn="0" w:noHBand="0" w:noVBand="1"/>
      </w:tblPr>
      <w:tblGrid>
        <w:gridCol w:w="4644"/>
        <w:gridCol w:w="1276"/>
        <w:gridCol w:w="992"/>
        <w:gridCol w:w="1134"/>
      </w:tblGrid>
      <w:tr w:rsidR="00C95360" w:rsidRPr="00C95360" w14:paraId="4593301D" w14:textId="77777777" w:rsidTr="00C95360">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4644" w:type="dxa"/>
            <w:noWrap/>
            <w:hideMark/>
          </w:tcPr>
          <w:p w14:paraId="2442D941" w14:textId="4B32A7F5" w:rsidR="00C95360" w:rsidRPr="00C95360" w:rsidRDefault="00C95360" w:rsidP="00C95360">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t>Onde busca</w:t>
            </w:r>
          </w:p>
        </w:tc>
        <w:tc>
          <w:tcPr>
            <w:tcW w:w="1276" w:type="dxa"/>
            <w:noWrap/>
            <w:hideMark/>
          </w:tcPr>
          <w:p w14:paraId="339562F0"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A</w:t>
            </w:r>
          </w:p>
        </w:tc>
        <w:tc>
          <w:tcPr>
            <w:tcW w:w="992" w:type="dxa"/>
            <w:noWrap/>
            <w:hideMark/>
          </w:tcPr>
          <w:p w14:paraId="0501603E" w14:textId="77777777"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B</w:t>
            </w:r>
          </w:p>
        </w:tc>
        <w:tc>
          <w:tcPr>
            <w:tcW w:w="1134" w:type="dxa"/>
            <w:noWrap/>
            <w:hideMark/>
          </w:tcPr>
          <w:p w14:paraId="20D5CFD7" w14:textId="78DFDA4C" w:rsidR="00C95360" w:rsidRPr="00C95360" w:rsidRDefault="00C95360" w:rsidP="00C95360">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Total</w:t>
            </w:r>
          </w:p>
        </w:tc>
      </w:tr>
      <w:tr w:rsidR="00C95360" w:rsidRPr="00C95360" w14:paraId="1CC3D9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bottom w:val="single" w:sz="2" w:space="0" w:color="E7E6E6" w:themeColor="background2"/>
            </w:tcBorders>
            <w:noWrap/>
            <w:hideMark/>
          </w:tcPr>
          <w:p w14:paraId="3AA9AD8A"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Diretamente nos serviços de Streaming de que é assinante</w:t>
            </w:r>
          </w:p>
        </w:tc>
        <w:tc>
          <w:tcPr>
            <w:tcW w:w="1276" w:type="dxa"/>
            <w:noWrap/>
            <w:hideMark/>
          </w:tcPr>
          <w:p w14:paraId="1A735B48"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97</w:t>
            </w:r>
          </w:p>
        </w:tc>
        <w:tc>
          <w:tcPr>
            <w:tcW w:w="992" w:type="dxa"/>
            <w:noWrap/>
            <w:hideMark/>
          </w:tcPr>
          <w:p w14:paraId="56818BF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05</w:t>
            </w:r>
          </w:p>
        </w:tc>
        <w:tc>
          <w:tcPr>
            <w:tcW w:w="1134" w:type="dxa"/>
            <w:noWrap/>
            <w:hideMark/>
          </w:tcPr>
          <w:p w14:paraId="42E315B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302</w:t>
            </w:r>
          </w:p>
        </w:tc>
      </w:tr>
      <w:tr w:rsidR="00C95360" w:rsidRPr="00C95360" w14:paraId="0C69A064"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206AB8F1"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Com amigos</w:t>
            </w:r>
          </w:p>
        </w:tc>
        <w:tc>
          <w:tcPr>
            <w:tcW w:w="1276" w:type="dxa"/>
            <w:noWrap/>
            <w:hideMark/>
          </w:tcPr>
          <w:p w14:paraId="3945BAA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79</w:t>
            </w:r>
          </w:p>
        </w:tc>
        <w:tc>
          <w:tcPr>
            <w:tcW w:w="992" w:type="dxa"/>
            <w:noWrap/>
            <w:hideMark/>
          </w:tcPr>
          <w:p w14:paraId="4315C4D3"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14</w:t>
            </w:r>
          </w:p>
        </w:tc>
        <w:tc>
          <w:tcPr>
            <w:tcW w:w="1134" w:type="dxa"/>
            <w:noWrap/>
            <w:hideMark/>
          </w:tcPr>
          <w:p w14:paraId="352CA2AD"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93</w:t>
            </w:r>
          </w:p>
        </w:tc>
      </w:tr>
      <w:tr w:rsidR="00C95360" w:rsidRPr="00C95360" w14:paraId="332DEC51"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B3AD220"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Sites de busca</w:t>
            </w:r>
          </w:p>
        </w:tc>
        <w:tc>
          <w:tcPr>
            <w:tcW w:w="1276" w:type="dxa"/>
            <w:noWrap/>
            <w:hideMark/>
          </w:tcPr>
          <w:p w14:paraId="2A9BFF80"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56</w:t>
            </w:r>
          </w:p>
        </w:tc>
        <w:tc>
          <w:tcPr>
            <w:tcW w:w="992" w:type="dxa"/>
            <w:noWrap/>
            <w:hideMark/>
          </w:tcPr>
          <w:p w14:paraId="3DA59E3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1</w:t>
            </w:r>
          </w:p>
        </w:tc>
        <w:tc>
          <w:tcPr>
            <w:tcW w:w="1134" w:type="dxa"/>
            <w:noWrap/>
            <w:hideMark/>
          </w:tcPr>
          <w:p w14:paraId="15B3F0E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07</w:t>
            </w:r>
          </w:p>
        </w:tc>
      </w:tr>
      <w:tr w:rsidR="00C95360" w:rsidRPr="00C95360" w14:paraId="532FDF00"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03CFB8D2"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Canais e blogs de influenciadores</w:t>
            </w:r>
          </w:p>
        </w:tc>
        <w:tc>
          <w:tcPr>
            <w:tcW w:w="1276" w:type="dxa"/>
            <w:noWrap/>
            <w:hideMark/>
          </w:tcPr>
          <w:p w14:paraId="52F1F82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77</w:t>
            </w:r>
          </w:p>
        </w:tc>
        <w:tc>
          <w:tcPr>
            <w:tcW w:w="992" w:type="dxa"/>
            <w:noWrap/>
            <w:hideMark/>
          </w:tcPr>
          <w:p w14:paraId="27C9BBEC"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2</w:t>
            </w:r>
          </w:p>
        </w:tc>
        <w:tc>
          <w:tcPr>
            <w:tcW w:w="1134" w:type="dxa"/>
            <w:noWrap/>
            <w:hideMark/>
          </w:tcPr>
          <w:p w14:paraId="013B18B7"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99</w:t>
            </w:r>
          </w:p>
        </w:tc>
      </w:tr>
      <w:tr w:rsidR="00C95360" w:rsidRPr="00C95360" w14:paraId="0EED4F0E"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6E8AD785"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Diretamente em sites de pirataria</w:t>
            </w:r>
          </w:p>
        </w:tc>
        <w:tc>
          <w:tcPr>
            <w:tcW w:w="1276" w:type="dxa"/>
            <w:noWrap/>
            <w:hideMark/>
          </w:tcPr>
          <w:p w14:paraId="5F7AEA6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2</w:t>
            </w:r>
          </w:p>
        </w:tc>
        <w:tc>
          <w:tcPr>
            <w:tcW w:w="992" w:type="dxa"/>
            <w:noWrap/>
            <w:hideMark/>
          </w:tcPr>
          <w:p w14:paraId="09801AAA"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128B8EAD"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52</w:t>
            </w:r>
          </w:p>
        </w:tc>
      </w:tr>
      <w:tr w:rsidR="00C95360" w:rsidRPr="00C95360" w14:paraId="361E32B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40FE7526"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Eventos especializados</w:t>
            </w:r>
          </w:p>
        </w:tc>
        <w:tc>
          <w:tcPr>
            <w:tcW w:w="1276" w:type="dxa"/>
            <w:noWrap/>
            <w:hideMark/>
          </w:tcPr>
          <w:p w14:paraId="7CE0FAF5"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8</w:t>
            </w:r>
          </w:p>
        </w:tc>
        <w:tc>
          <w:tcPr>
            <w:tcW w:w="992" w:type="dxa"/>
            <w:noWrap/>
            <w:hideMark/>
          </w:tcPr>
          <w:p w14:paraId="5E08862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3</w:t>
            </w:r>
          </w:p>
        </w:tc>
        <w:tc>
          <w:tcPr>
            <w:tcW w:w="1134" w:type="dxa"/>
            <w:noWrap/>
            <w:hideMark/>
          </w:tcPr>
          <w:p w14:paraId="080EAD6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1</w:t>
            </w:r>
          </w:p>
        </w:tc>
      </w:tr>
      <w:tr w:rsidR="00C95360" w:rsidRPr="00C95360" w14:paraId="3B219837"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3F8C4D1B"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Grupos de facebook e whatsapp</w:t>
            </w:r>
          </w:p>
        </w:tc>
        <w:tc>
          <w:tcPr>
            <w:tcW w:w="1276" w:type="dxa"/>
            <w:noWrap/>
            <w:hideMark/>
          </w:tcPr>
          <w:p w14:paraId="0476C83F"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w:t>
            </w:r>
          </w:p>
        </w:tc>
        <w:tc>
          <w:tcPr>
            <w:tcW w:w="992" w:type="dxa"/>
            <w:noWrap/>
            <w:hideMark/>
          </w:tcPr>
          <w:p w14:paraId="5BECDEA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29263DE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2</w:t>
            </w:r>
          </w:p>
        </w:tc>
      </w:tr>
      <w:tr w:rsidR="00C95360" w:rsidRPr="00C95360" w14:paraId="15DE7546"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D952E5"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Meu irmão me indica</w:t>
            </w:r>
          </w:p>
        </w:tc>
        <w:tc>
          <w:tcPr>
            <w:tcW w:w="1276" w:type="dxa"/>
            <w:noWrap/>
            <w:hideMark/>
          </w:tcPr>
          <w:p w14:paraId="364DD7A9"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6357384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2416B30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3558BDB5" w14:textId="77777777" w:rsidTr="00C9536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bottom w:val="single" w:sz="2" w:space="0" w:color="E7E6E6" w:themeColor="background2"/>
            </w:tcBorders>
            <w:noWrap/>
            <w:hideMark/>
          </w:tcPr>
          <w:p w14:paraId="1245C996"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Aplicativo Letterboxd</w:t>
            </w:r>
          </w:p>
        </w:tc>
        <w:tc>
          <w:tcPr>
            <w:tcW w:w="1276" w:type="dxa"/>
            <w:noWrap/>
            <w:hideMark/>
          </w:tcPr>
          <w:p w14:paraId="1A533A17"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05E8397C"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38F1F535" w14:textId="77777777" w:rsidR="00C95360" w:rsidRPr="00C95360" w:rsidRDefault="00C95360" w:rsidP="00C95360">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7A10592F" w14:textId="77777777" w:rsidTr="00C95360">
        <w:trPr>
          <w:trHeight w:val="288"/>
        </w:trPr>
        <w:tc>
          <w:tcPr>
            <w:cnfStyle w:val="001000000000" w:firstRow="0" w:lastRow="0" w:firstColumn="1" w:lastColumn="0" w:oddVBand="0" w:evenVBand="0" w:oddHBand="0" w:evenHBand="0" w:firstRowFirstColumn="0" w:firstRowLastColumn="0" w:lastRowFirstColumn="0" w:lastRowLastColumn="0"/>
            <w:tcW w:w="4644" w:type="dxa"/>
            <w:tcBorders>
              <w:top w:val="single" w:sz="2" w:space="0" w:color="E7E6E6" w:themeColor="background2"/>
            </w:tcBorders>
            <w:noWrap/>
            <w:hideMark/>
          </w:tcPr>
          <w:p w14:paraId="28729F39" w14:textId="77777777" w:rsidR="00C95360" w:rsidRPr="00C95360" w:rsidRDefault="00C95360" w:rsidP="00C95360">
            <w:pPr>
              <w:spacing w:line="240" w:lineRule="auto"/>
              <w:ind w:firstLine="0"/>
              <w:jc w:val="left"/>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Letterboxd e TV Time</w:t>
            </w:r>
          </w:p>
        </w:tc>
        <w:tc>
          <w:tcPr>
            <w:tcW w:w="1276" w:type="dxa"/>
            <w:noWrap/>
            <w:hideMark/>
          </w:tcPr>
          <w:p w14:paraId="505318B6"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c>
          <w:tcPr>
            <w:tcW w:w="992" w:type="dxa"/>
            <w:noWrap/>
            <w:hideMark/>
          </w:tcPr>
          <w:p w14:paraId="1EE7D124"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34" w:type="dxa"/>
            <w:noWrap/>
            <w:hideMark/>
          </w:tcPr>
          <w:p w14:paraId="3E4F0F72" w14:textId="77777777" w:rsidR="00C95360" w:rsidRPr="00C95360" w:rsidRDefault="00C95360" w:rsidP="00C95360">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C95360">
              <w:rPr>
                <w:rFonts w:ascii="Calibri" w:eastAsia="Times New Roman" w:hAnsi="Calibri" w:cs="Calibri"/>
                <w:color w:val="000000"/>
                <w:sz w:val="22"/>
                <w:szCs w:val="22"/>
                <w:lang w:eastAsia="pt-BR"/>
              </w:rPr>
              <w:t>1</w:t>
            </w:r>
          </w:p>
        </w:tc>
      </w:tr>
      <w:tr w:rsidR="00C95360" w:rsidRPr="00C95360" w14:paraId="7AD357C7" w14:textId="77777777" w:rsidTr="00C95360">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4644" w:type="dxa"/>
            <w:noWrap/>
            <w:hideMark/>
          </w:tcPr>
          <w:p w14:paraId="603A58EF" w14:textId="641AC74E" w:rsidR="00C95360" w:rsidRPr="00C95360" w:rsidRDefault="00C95360" w:rsidP="00C95360">
            <w:pPr>
              <w:spacing w:line="240" w:lineRule="auto"/>
              <w:ind w:firstLine="0"/>
              <w:jc w:val="left"/>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Total</w:t>
            </w:r>
          </w:p>
        </w:tc>
        <w:tc>
          <w:tcPr>
            <w:tcW w:w="1276" w:type="dxa"/>
            <w:noWrap/>
            <w:hideMark/>
          </w:tcPr>
          <w:p w14:paraId="3972A237"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674</w:t>
            </w:r>
          </w:p>
        </w:tc>
        <w:tc>
          <w:tcPr>
            <w:tcW w:w="992" w:type="dxa"/>
            <w:noWrap/>
            <w:hideMark/>
          </w:tcPr>
          <w:p w14:paraId="7DC5E634"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295</w:t>
            </w:r>
          </w:p>
        </w:tc>
        <w:tc>
          <w:tcPr>
            <w:tcW w:w="1134" w:type="dxa"/>
            <w:noWrap/>
            <w:hideMark/>
          </w:tcPr>
          <w:p w14:paraId="2C1D4B02" w14:textId="77777777" w:rsidR="00C95360" w:rsidRPr="00C95360" w:rsidRDefault="00C95360" w:rsidP="00C95360">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C95360">
              <w:rPr>
                <w:rFonts w:ascii="Calibri" w:eastAsia="Times New Roman" w:hAnsi="Calibri" w:cs="Calibri"/>
                <w:b/>
                <w:bCs/>
                <w:color w:val="000000"/>
                <w:sz w:val="22"/>
                <w:szCs w:val="22"/>
                <w:lang w:eastAsia="pt-BR"/>
              </w:rPr>
              <w:t>969</w:t>
            </w:r>
          </w:p>
        </w:tc>
      </w:tr>
    </w:tbl>
    <w:p w14:paraId="73FD83A6" w14:textId="34C5A4ED" w:rsidR="00C95360" w:rsidRDefault="00F069FD" w:rsidP="002B522D">
      <w:pPr>
        <w:ind w:firstLine="0"/>
      </w:pPr>
      <w:r>
        <w:t>Tabela 4</w:t>
      </w:r>
    </w:p>
    <w:p w14:paraId="1D54F11D" w14:textId="5EB2B748" w:rsidR="00F069FD" w:rsidRDefault="00F069FD" w:rsidP="002B522D">
      <w:pPr>
        <w:ind w:firstLine="0"/>
      </w:pPr>
    </w:p>
    <w:p w14:paraId="231B47D0" w14:textId="724BC743" w:rsidR="00B3417F" w:rsidRDefault="00F069FD" w:rsidP="002B522D">
      <w:pPr>
        <w:ind w:firstLine="0"/>
      </w:pPr>
      <w:r>
        <w:tab/>
      </w:r>
      <w:r w:rsidR="002F1F22">
        <w:t>As últimas perguntas feitas com o intuito de conhecer o perfil de consumo de filmes e séries em geral, fiz como um par.</w:t>
      </w:r>
      <w:r w:rsidR="00864AD2">
        <w:t xml:space="preserve"> Na primeira, o respondente afirmava se gostaria de ter mais tempo para assistir filmes e séries no dia a dia, ao que 73,36% respondeu que sim. Para estes, perguntei o que os levava a não assistir na frequência desejada. As respostas estão na Tabela 5.</w:t>
      </w:r>
      <w:r w:rsidR="00B3417F">
        <w:t xml:space="preserve"> Destaco aqui que 9,50% dos respondentes respondeu não consumir com a frequência desejada por conta de consumir conteúdos feitos em episódios curtos, que acabam se esgotando mais rápido. Existe aqui uma possibilidade de trabalhos futuros analisando a viabilidade econômica de elaborar mais conteúdos de pouca duração para este nicho de mercado.</w:t>
      </w:r>
    </w:p>
    <w:p w14:paraId="60285338" w14:textId="77777777" w:rsidR="002F6C66" w:rsidRDefault="002F6C66" w:rsidP="002B522D">
      <w:pPr>
        <w:ind w:firstLine="0"/>
      </w:pPr>
    </w:p>
    <w:tbl>
      <w:tblPr>
        <w:tblStyle w:val="PlainTable5"/>
        <w:tblW w:w="8720" w:type="dxa"/>
        <w:tblLook w:val="04E0" w:firstRow="1" w:lastRow="1" w:firstColumn="1" w:lastColumn="0" w:noHBand="0" w:noVBand="1"/>
      </w:tblPr>
      <w:tblGrid>
        <w:gridCol w:w="5440"/>
        <w:gridCol w:w="1680"/>
        <w:gridCol w:w="551"/>
        <w:gridCol w:w="1160"/>
      </w:tblGrid>
      <w:tr w:rsidR="00864AD2" w:rsidRPr="00864AD2" w14:paraId="05B009F6" w14:textId="77777777" w:rsidTr="00B3417F">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5440" w:type="dxa"/>
            <w:noWrap/>
            <w:hideMark/>
          </w:tcPr>
          <w:p w14:paraId="7E2D4597" w14:textId="7E8050DD" w:rsidR="00864AD2" w:rsidRPr="00864AD2" w:rsidRDefault="00864AD2" w:rsidP="00864AD2">
            <w:pPr>
              <w:spacing w:line="240" w:lineRule="auto"/>
              <w:ind w:firstLine="0"/>
              <w:jc w:val="left"/>
              <w:rPr>
                <w:rFonts w:ascii="Calibri" w:eastAsia="Times New Roman" w:hAnsi="Calibri" w:cs="Calibri"/>
                <w:b/>
                <w:bCs/>
                <w:color w:val="000000"/>
                <w:sz w:val="22"/>
                <w:szCs w:val="22"/>
                <w:lang w:eastAsia="pt-BR"/>
              </w:rPr>
            </w:pPr>
            <w:r>
              <w:rPr>
                <w:rFonts w:ascii="Calibri" w:eastAsia="Times New Roman" w:hAnsi="Calibri" w:cs="Calibri"/>
                <w:b/>
                <w:bCs/>
                <w:color w:val="000000"/>
                <w:sz w:val="22"/>
                <w:szCs w:val="22"/>
                <w:lang w:eastAsia="pt-BR"/>
              </w:rPr>
              <w:lastRenderedPageBreak/>
              <w:t>Resposta</w:t>
            </w:r>
          </w:p>
        </w:tc>
        <w:tc>
          <w:tcPr>
            <w:tcW w:w="1680" w:type="dxa"/>
            <w:noWrap/>
            <w:hideMark/>
          </w:tcPr>
          <w:p w14:paraId="29D3A120"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A</w:t>
            </w:r>
          </w:p>
        </w:tc>
        <w:tc>
          <w:tcPr>
            <w:tcW w:w="440" w:type="dxa"/>
            <w:noWrap/>
            <w:hideMark/>
          </w:tcPr>
          <w:p w14:paraId="36D9186D" w14:textId="77777777"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B</w:t>
            </w:r>
          </w:p>
        </w:tc>
        <w:tc>
          <w:tcPr>
            <w:tcW w:w="1160" w:type="dxa"/>
            <w:noWrap/>
            <w:hideMark/>
          </w:tcPr>
          <w:p w14:paraId="418AD23B" w14:textId="04D52E7E" w:rsidR="00864AD2" w:rsidRPr="00864AD2" w:rsidRDefault="00864AD2" w:rsidP="00B3417F">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Total</w:t>
            </w:r>
          </w:p>
        </w:tc>
      </w:tr>
      <w:tr w:rsidR="00864AD2" w:rsidRPr="00864AD2" w14:paraId="5BAE3678" w14:textId="77777777" w:rsidTr="0024324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bottom w:val="single" w:sz="2" w:space="0" w:color="E7E6E6" w:themeColor="background2"/>
            </w:tcBorders>
            <w:hideMark/>
          </w:tcPr>
          <w:p w14:paraId="4D7AE4C1"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Tenho pouco tempo</w:t>
            </w:r>
          </w:p>
        </w:tc>
        <w:tc>
          <w:tcPr>
            <w:tcW w:w="1680" w:type="dxa"/>
            <w:noWrap/>
            <w:hideMark/>
          </w:tcPr>
          <w:p w14:paraId="7EA69767"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77</w:t>
            </w:r>
          </w:p>
        </w:tc>
        <w:tc>
          <w:tcPr>
            <w:tcW w:w="440" w:type="dxa"/>
            <w:noWrap/>
            <w:hideMark/>
          </w:tcPr>
          <w:p w14:paraId="580B3BB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02</w:t>
            </w:r>
          </w:p>
        </w:tc>
        <w:tc>
          <w:tcPr>
            <w:tcW w:w="1160" w:type="dxa"/>
            <w:noWrap/>
            <w:hideMark/>
          </w:tcPr>
          <w:p w14:paraId="41FE812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79</w:t>
            </w:r>
          </w:p>
        </w:tc>
      </w:tr>
      <w:tr w:rsidR="00864AD2" w:rsidRPr="00864AD2" w14:paraId="7C37D1B2" w14:textId="77777777" w:rsidTr="00243242">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56C905B"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Costumo consumir conteúdos de pouca duração e os episódios se esgotam rápido</w:t>
            </w:r>
          </w:p>
        </w:tc>
        <w:tc>
          <w:tcPr>
            <w:tcW w:w="1680" w:type="dxa"/>
            <w:noWrap/>
            <w:hideMark/>
          </w:tcPr>
          <w:p w14:paraId="70EAC91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8</w:t>
            </w:r>
          </w:p>
        </w:tc>
        <w:tc>
          <w:tcPr>
            <w:tcW w:w="440" w:type="dxa"/>
            <w:noWrap/>
            <w:hideMark/>
          </w:tcPr>
          <w:p w14:paraId="7A30CB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6</w:t>
            </w:r>
          </w:p>
        </w:tc>
        <w:tc>
          <w:tcPr>
            <w:tcW w:w="1160" w:type="dxa"/>
            <w:noWrap/>
            <w:hideMark/>
          </w:tcPr>
          <w:p w14:paraId="3D08231D"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34</w:t>
            </w:r>
          </w:p>
        </w:tc>
      </w:tr>
      <w:tr w:rsidR="00864AD2" w:rsidRPr="00864AD2" w14:paraId="141F8CDA" w14:textId="77777777" w:rsidTr="00243242">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0474826B"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Não consigo pagar os serviços de streaming que gostaria de consumir</w:t>
            </w:r>
          </w:p>
        </w:tc>
        <w:tc>
          <w:tcPr>
            <w:tcW w:w="1680" w:type="dxa"/>
            <w:noWrap/>
            <w:hideMark/>
          </w:tcPr>
          <w:p w14:paraId="04BBF3F4"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4</w:t>
            </w:r>
          </w:p>
        </w:tc>
        <w:tc>
          <w:tcPr>
            <w:tcW w:w="440" w:type="dxa"/>
            <w:noWrap/>
            <w:hideMark/>
          </w:tcPr>
          <w:p w14:paraId="398A8A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w:t>
            </w:r>
          </w:p>
        </w:tc>
        <w:tc>
          <w:tcPr>
            <w:tcW w:w="1160" w:type="dxa"/>
            <w:noWrap/>
            <w:hideMark/>
          </w:tcPr>
          <w:p w14:paraId="12E2714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5</w:t>
            </w:r>
          </w:p>
        </w:tc>
      </w:tr>
      <w:tr w:rsidR="00864AD2" w:rsidRPr="00864AD2" w14:paraId="607010DD" w14:textId="77777777" w:rsidTr="00243242">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96B508E"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Tempo e Rede social</w:t>
            </w:r>
          </w:p>
        </w:tc>
        <w:tc>
          <w:tcPr>
            <w:tcW w:w="1680" w:type="dxa"/>
            <w:noWrap/>
            <w:hideMark/>
          </w:tcPr>
          <w:p w14:paraId="44FE0465" w14:textId="77777777" w:rsidR="00864AD2" w:rsidRPr="00864AD2" w:rsidRDefault="00864AD2" w:rsidP="00864AD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440" w:type="dxa"/>
            <w:noWrap/>
            <w:hideMark/>
          </w:tcPr>
          <w:p w14:paraId="5FFB61FE"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4</w:t>
            </w:r>
          </w:p>
        </w:tc>
        <w:tc>
          <w:tcPr>
            <w:tcW w:w="1160" w:type="dxa"/>
            <w:noWrap/>
            <w:hideMark/>
          </w:tcPr>
          <w:p w14:paraId="49EB3C2B"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4</w:t>
            </w:r>
          </w:p>
        </w:tc>
      </w:tr>
      <w:tr w:rsidR="00864AD2" w:rsidRPr="00864AD2" w14:paraId="7B69557A" w14:textId="77777777" w:rsidTr="00243242">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4643E6EB"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Não faço uma boa gestão do meu tempo e nunca sei o que quero assistir</w:t>
            </w:r>
          </w:p>
        </w:tc>
        <w:tc>
          <w:tcPr>
            <w:tcW w:w="1680" w:type="dxa"/>
            <w:noWrap/>
            <w:hideMark/>
          </w:tcPr>
          <w:p w14:paraId="35FEB025"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4</w:t>
            </w:r>
          </w:p>
        </w:tc>
        <w:tc>
          <w:tcPr>
            <w:tcW w:w="440" w:type="dxa"/>
            <w:noWrap/>
            <w:hideMark/>
          </w:tcPr>
          <w:p w14:paraId="06B84F11"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60" w:type="dxa"/>
            <w:noWrap/>
            <w:hideMark/>
          </w:tcPr>
          <w:p w14:paraId="67BDE78F"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4</w:t>
            </w:r>
          </w:p>
        </w:tc>
      </w:tr>
      <w:tr w:rsidR="00864AD2" w:rsidRPr="00864AD2" w14:paraId="2297A3E6" w14:textId="77777777" w:rsidTr="00243242">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1301252E"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Tenho eventos sociais</w:t>
            </w:r>
          </w:p>
        </w:tc>
        <w:tc>
          <w:tcPr>
            <w:tcW w:w="1680" w:type="dxa"/>
            <w:noWrap/>
            <w:hideMark/>
          </w:tcPr>
          <w:p w14:paraId="2DFC12EE" w14:textId="77777777" w:rsidR="00864AD2" w:rsidRPr="00864AD2" w:rsidRDefault="00864AD2" w:rsidP="00864AD2">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440" w:type="dxa"/>
            <w:noWrap/>
            <w:hideMark/>
          </w:tcPr>
          <w:p w14:paraId="3A6EF74C"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c>
          <w:tcPr>
            <w:tcW w:w="1160" w:type="dxa"/>
            <w:noWrap/>
            <w:hideMark/>
          </w:tcPr>
          <w:p w14:paraId="4E11F959"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r>
      <w:tr w:rsidR="00864AD2" w:rsidRPr="00864AD2" w14:paraId="6229BD7A" w14:textId="77777777" w:rsidTr="0024324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2E777CDB"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Vestibular</w:t>
            </w:r>
          </w:p>
        </w:tc>
        <w:tc>
          <w:tcPr>
            <w:tcW w:w="1680" w:type="dxa"/>
            <w:noWrap/>
            <w:hideMark/>
          </w:tcPr>
          <w:p w14:paraId="38FDB048"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c>
          <w:tcPr>
            <w:tcW w:w="440" w:type="dxa"/>
            <w:noWrap/>
            <w:hideMark/>
          </w:tcPr>
          <w:p w14:paraId="7760820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60" w:type="dxa"/>
            <w:noWrap/>
            <w:hideMark/>
          </w:tcPr>
          <w:p w14:paraId="4C688E59"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r>
      <w:tr w:rsidR="00864AD2" w:rsidRPr="00864AD2" w14:paraId="696BB45A" w14:textId="77777777" w:rsidTr="00243242">
        <w:trPr>
          <w:trHeight w:val="576"/>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7656E6A8"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Não possua wifi em casa, então me limito a ver oq meu pacote de internet 4g permite</w:t>
            </w:r>
          </w:p>
        </w:tc>
        <w:tc>
          <w:tcPr>
            <w:tcW w:w="1680" w:type="dxa"/>
            <w:noWrap/>
            <w:hideMark/>
          </w:tcPr>
          <w:p w14:paraId="7EDBA61A"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c>
          <w:tcPr>
            <w:tcW w:w="440" w:type="dxa"/>
            <w:noWrap/>
            <w:hideMark/>
          </w:tcPr>
          <w:p w14:paraId="4B802303"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60" w:type="dxa"/>
            <w:noWrap/>
            <w:hideMark/>
          </w:tcPr>
          <w:p w14:paraId="0DCC15C4"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r>
      <w:tr w:rsidR="00864AD2" w:rsidRPr="00864AD2" w14:paraId="67E44F1E" w14:textId="77777777" w:rsidTr="0024324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63F2CAB8"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Ocupo o tempo livre com outras diversões</w:t>
            </w:r>
          </w:p>
        </w:tc>
        <w:tc>
          <w:tcPr>
            <w:tcW w:w="1680" w:type="dxa"/>
            <w:noWrap/>
            <w:hideMark/>
          </w:tcPr>
          <w:p w14:paraId="7457CF81" w14:textId="77777777" w:rsidR="00864AD2" w:rsidRPr="00864AD2" w:rsidRDefault="00864AD2" w:rsidP="00864AD2">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440" w:type="dxa"/>
            <w:noWrap/>
            <w:hideMark/>
          </w:tcPr>
          <w:p w14:paraId="67C07FD2"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c>
          <w:tcPr>
            <w:tcW w:w="1160" w:type="dxa"/>
            <w:noWrap/>
            <w:hideMark/>
          </w:tcPr>
          <w:p w14:paraId="5EF49426"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2</w:t>
            </w:r>
          </w:p>
        </w:tc>
      </w:tr>
      <w:tr w:rsidR="00864AD2" w:rsidRPr="00864AD2" w14:paraId="4291086A" w14:textId="77777777" w:rsidTr="00243242">
        <w:trPr>
          <w:trHeight w:val="288"/>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bottom w:val="single" w:sz="2" w:space="0" w:color="E7E6E6" w:themeColor="background2"/>
            </w:tcBorders>
            <w:hideMark/>
          </w:tcPr>
          <w:p w14:paraId="3CBC1F85"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tenho muita lição de casa</w:t>
            </w:r>
          </w:p>
        </w:tc>
        <w:tc>
          <w:tcPr>
            <w:tcW w:w="1680" w:type="dxa"/>
            <w:noWrap/>
            <w:hideMark/>
          </w:tcPr>
          <w:p w14:paraId="18120131"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w:t>
            </w:r>
          </w:p>
        </w:tc>
        <w:tc>
          <w:tcPr>
            <w:tcW w:w="440" w:type="dxa"/>
            <w:noWrap/>
            <w:hideMark/>
          </w:tcPr>
          <w:p w14:paraId="05C48068"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p>
        </w:tc>
        <w:tc>
          <w:tcPr>
            <w:tcW w:w="1160" w:type="dxa"/>
            <w:noWrap/>
            <w:hideMark/>
          </w:tcPr>
          <w:p w14:paraId="5E7ED3D2" w14:textId="77777777" w:rsidR="00864AD2" w:rsidRPr="00864AD2" w:rsidRDefault="00864AD2" w:rsidP="00864AD2">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w:t>
            </w:r>
          </w:p>
        </w:tc>
      </w:tr>
      <w:tr w:rsidR="00864AD2" w:rsidRPr="00864AD2" w14:paraId="5B722578" w14:textId="77777777" w:rsidTr="00243242">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5440" w:type="dxa"/>
            <w:tcBorders>
              <w:top w:val="single" w:sz="2" w:space="0" w:color="E7E6E6" w:themeColor="background2"/>
            </w:tcBorders>
            <w:hideMark/>
          </w:tcPr>
          <w:p w14:paraId="50FC9E47" w14:textId="77777777" w:rsidR="00864AD2" w:rsidRPr="00864AD2" w:rsidRDefault="00864AD2" w:rsidP="00864AD2">
            <w:pPr>
              <w:spacing w:line="240" w:lineRule="auto"/>
              <w:ind w:firstLine="0"/>
              <w:jc w:val="left"/>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Não sei explicar direito, mas diria que queria estar naquele período de "férias" para ter tempo de sobra e poder ver os filmes sem pressão.</w:t>
            </w:r>
          </w:p>
        </w:tc>
        <w:tc>
          <w:tcPr>
            <w:tcW w:w="1680" w:type="dxa"/>
            <w:noWrap/>
            <w:hideMark/>
          </w:tcPr>
          <w:p w14:paraId="0650E67C"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w:t>
            </w:r>
          </w:p>
        </w:tc>
        <w:tc>
          <w:tcPr>
            <w:tcW w:w="440" w:type="dxa"/>
            <w:noWrap/>
            <w:hideMark/>
          </w:tcPr>
          <w:p w14:paraId="68A6CA9B"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p>
        </w:tc>
        <w:tc>
          <w:tcPr>
            <w:tcW w:w="1160" w:type="dxa"/>
            <w:noWrap/>
            <w:hideMark/>
          </w:tcPr>
          <w:p w14:paraId="61B798EA" w14:textId="77777777" w:rsidR="00864AD2" w:rsidRPr="00864AD2" w:rsidRDefault="00864AD2" w:rsidP="00864AD2">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pt-BR"/>
              </w:rPr>
            </w:pPr>
            <w:r w:rsidRPr="00864AD2">
              <w:rPr>
                <w:rFonts w:ascii="Calibri" w:eastAsia="Times New Roman" w:hAnsi="Calibri" w:cs="Calibri"/>
                <w:color w:val="000000"/>
                <w:sz w:val="22"/>
                <w:szCs w:val="22"/>
                <w:lang w:eastAsia="pt-BR"/>
              </w:rPr>
              <w:t>1</w:t>
            </w:r>
          </w:p>
        </w:tc>
      </w:tr>
      <w:tr w:rsidR="00864AD2" w:rsidRPr="00864AD2" w14:paraId="0616B9A1" w14:textId="77777777" w:rsidTr="00B3417F">
        <w:trPr>
          <w:cnfStyle w:val="010000000000" w:firstRow="0" w:lastRow="1" w:firstColumn="0" w:lastColumn="0" w:oddVBand="0" w:evenVBand="0" w:oddHBand="0" w:evenHBand="0" w:firstRowFirstColumn="0" w:firstRowLastColumn="0" w:lastRowFirstColumn="0" w:lastRowLastColumn="0"/>
          <w:trHeight w:val="288"/>
        </w:trPr>
        <w:tc>
          <w:tcPr>
            <w:cnfStyle w:val="001000000001" w:firstRow="0" w:lastRow="0" w:firstColumn="1" w:lastColumn="0" w:oddVBand="0" w:evenVBand="0" w:oddHBand="0" w:evenHBand="0" w:firstRowFirstColumn="0" w:firstRowLastColumn="0" w:lastRowFirstColumn="1" w:lastRowLastColumn="0"/>
            <w:tcW w:w="5440" w:type="dxa"/>
            <w:noWrap/>
            <w:hideMark/>
          </w:tcPr>
          <w:p w14:paraId="45144BFA" w14:textId="725CDD60" w:rsidR="00864AD2" w:rsidRPr="00864AD2" w:rsidRDefault="00864AD2" w:rsidP="00864AD2">
            <w:pPr>
              <w:spacing w:line="240" w:lineRule="auto"/>
              <w:ind w:firstLine="0"/>
              <w:jc w:val="left"/>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Total</w:t>
            </w:r>
          </w:p>
        </w:tc>
        <w:tc>
          <w:tcPr>
            <w:tcW w:w="1680" w:type="dxa"/>
            <w:noWrap/>
            <w:hideMark/>
          </w:tcPr>
          <w:p w14:paraId="36B3986D"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239</w:t>
            </w:r>
          </w:p>
        </w:tc>
        <w:tc>
          <w:tcPr>
            <w:tcW w:w="440" w:type="dxa"/>
            <w:noWrap/>
            <w:hideMark/>
          </w:tcPr>
          <w:p w14:paraId="22EB68F0"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117</w:t>
            </w:r>
          </w:p>
        </w:tc>
        <w:tc>
          <w:tcPr>
            <w:tcW w:w="1160" w:type="dxa"/>
            <w:noWrap/>
            <w:hideMark/>
          </w:tcPr>
          <w:p w14:paraId="3C2582C6" w14:textId="77777777" w:rsidR="00864AD2" w:rsidRPr="00864AD2" w:rsidRDefault="00864AD2" w:rsidP="00864AD2">
            <w:pPr>
              <w:spacing w:line="240" w:lineRule="auto"/>
              <w:ind w:firstLine="0"/>
              <w:jc w:val="right"/>
              <w:cnfStyle w:val="010000000000" w:firstRow="0" w:lastRow="1"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eastAsia="pt-BR"/>
              </w:rPr>
            </w:pPr>
            <w:r w:rsidRPr="00864AD2">
              <w:rPr>
                <w:rFonts w:ascii="Calibri" w:eastAsia="Times New Roman" w:hAnsi="Calibri" w:cs="Calibri"/>
                <w:b/>
                <w:bCs/>
                <w:color w:val="000000"/>
                <w:sz w:val="22"/>
                <w:szCs w:val="22"/>
                <w:lang w:eastAsia="pt-BR"/>
              </w:rPr>
              <w:t>356</w:t>
            </w:r>
          </w:p>
        </w:tc>
      </w:tr>
    </w:tbl>
    <w:p w14:paraId="6DBA0927" w14:textId="21019B24" w:rsidR="00864AD2" w:rsidRDefault="00243242" w:rsidP="002B522D">
      <w:pPr>
        <w:ind w:firstLine="0"/>
      </w:pPr>
      <w:r>
        <w:t>Tabela 5</w:t>
      </w:r>
    </w:p>
    <w:p w14:paraId="55A986DF" w14:textId="17D9729B" w:rsidR="00243242" w:rsidRDefault="00243242" w:rsidP="002B522D">
      <w:pPr>
        <w:ind w:firstLine="0"/>
      </w:pPr>
    </w:p>
    <w:p w14:paraId="1A883A4B" w14:textId="14B25A06" w:rsidR="002F6C66" w:rsidRDefault="00485183" w:rsidP="00934715">
      <w:pPr>
        <w:ind w:firstLine="0"/>
      </w:pPr>
      <w:r>
        <w:tab/>
        <w:t>Uma vez compreendido o perfil</w:t>
      </w:r>
      <w:r w:rsidR="009C67B5">
        <w:t xml:space="preserve"> </w:t>
      </w:r>
      <w:r>
        <w:t>de busca e consumo</w:t>
      </w:r>
      <w:r w:rsidR="009C67B5" w:rsidRPr="009C67B5">
        <w:t xml:space="preserve"> </w:t>
      </w:r>
      <w:r w:rsidR="009C67B5">
        <w:t>das amostras</w:t>
      </w:r>
      <w:r>
        <w:t xml:space="preserve"> em termos gerais</w:t>
      </w:r>
      <w:r w:rsidR="009C67B5">
        <w:t xml:space="preserve">, </w:t>
      </w:r>
      <w:r w:rsidR="0078650A">
        <w:t>busquei entender os comportamentos associados à legitimidade ou irregularidade do</w:t>
      </w:r>
      <w:r w:rsidR="00AE3FF7">
        <w:t>s mesmos</w:t>
      </w:r>
      <w:r w:rsidR="0078650A">
        <w:t>. Para isso, usei uma pergunta elaborada na escala Likert, em que respostas mais próximas de 1 indicavam discordância total e mais próximas de 5, concordância total com o comportamento indicado na alternativa</w:t>
      </w:r>
      <w:r w:rsidR="00934715">
        <w:t>.</w:t>
      </w:r>
      <w:r w:rsidR="00997694">
        <w:t xml:space="preserve"> Usei a média do resultado de cada alternativa para estimar </w:t>
      </w:r>
      <w:r w:rsidR="000646F6">
        <w:t>a concordância dos grupos</w:t>
      </w:r>
      <w:r w:rsidR="00E6270E">
        <w:t xml:space="preserve"> com o comportamento apresentado. Esta média pode ser observada na Figura 8.</w:t>
      </w:r>
    </w:p>
    <w:p w14:paraId="44D0445E" w14:textId="1C58ECFC" w:rsidR="00E6270E" w:rsidRDefault="002F6C66" w:rsidP="002F6C66">
      <w:pPr>
        <w:ind w:firstLine="708"/>
      </w:pPr>
      <w:r>
        <w:t>A partir dela, podemos ver claramente que a média de comportamentos associados à pirataria é claramente maior na amostra A, o que indica que as pessoas com o perfil dela têm maior propensão a buscar e consumir conteúdos obtidos irregularmente que as pessoas com o perfil da amostra B. Além disso, vê-se também que os respondentes da amostra B demonstram maior propensão a assinar novos serviços legítimos quando não encontram algum conteúdo nos serviços que já assinam.</w:t>
      </w:r>
    </w:p>
    <w:p w14:paraId="5A4DC808" w14:textId="06ABAE47" w:rsidR="00774039" w:rsidRDefault="00774039" w:rsidP="00934715">
      <w:pPr>
        <w:ind w:firstLine="0"/>
      </w:pPr>
    </w:p>
    <w:p w14:paraId="03498E3F" w14:textId="1CFBE480" w:rsidR="00774039" w:rsidRDefault="00774039" w:rsidP="00934715">
      <w:pPr>
        <w:ind w:firstLine="0"/>
      </w:pPr>
      <w:r>
        <w:rPr>
          <w:noProof/>
        </w:rPr>
        <w:lastRenderedPageBreak/>
        <w:drawing>
          <wp:inline distT="0" distB="0" distL="0" distR="0" wp14:anchorId="10EEC9A2" wp14:editId="4610598D">
            <wp:extent cx="5554980" cy="3101477"/>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90217" cy="3121151"/>
                    </a:xfrm>
                    <a:prstGeom prst="rect">
                      <a:avLst/>
                    </a:prstGeom>
                    <a:noFill/>
                  </pic:spPr>
                </pic:pic>
              </a:graphicData>
            </a:graphic>
          </wp:inline>
        </w:drawing>
      </w:r>
    </w:p>
    <w:p w14:paraId="7858005B" w14:textId="1C1A36E5" w:rsidR="00E6270E" w:rsidRPr="004005FB" w:rsidRDefault="00E6270E" w:rsidP="00934715">
      <w:pPr>
        <w:ind w:firstLine="0"/>
      </w:pPr>
      <w:r>
        <w:t>Figura 8</w:t>
      </w:r>
    </w:p>
    <w:p w14:paraId="16F12E39" w14:textId="09A8A4C3" w:rsidR="003C1F66" w:rsidRDefault="003C1F66" w:rsidP="00B415E6">
      <w:pPr>
        <w:pStyle w:val="Heading1"/>
        <w:numPr>
          <w:ilvl w:val="0"/>
          <w:numId w:val="5"/>
        </w:numPr>
      </w:pPr>
      <w:r>
        <w:t>CONCLUSÃO</w:t>
      </w:r>
      <w:bookmarkEnd w:id="24"/>
    </w:p>
    <w:p w14:paraId="3F06B460" w14:textId="7F429180" w:rsidR="003C1F66" w:rsidRDefault="003C1F66" w:rsidP="003C1F66">
      <w:pPr>
        <w:pStyle w:val="ListParagraph"/>
        <w:ind w:left="360"/>
        <w:rPr>
          <w:rFonts w:cs="Arial"/>
          <w:b/>
          <w:bCs/>
        </w:rPr>
      </w:pPr>
    </w:p>
    <w:p w14:paraId="37D4D868" w14:textId="77777777" w:rsidR="003C1F66" w:rsidRDefault="003C1F66" w:rsidP="003C1F66">
      <w:pPr>
        <w:pStyle w:val="ListParagraph"/>
        <w:ind w:left="360"/>
        <w:rPr>
          <w:rFonts w:cs="Arial"/>
          <w:b/>
          <w:bCs/>
        </w:rPr>
      </w:pPr>
    </w:p>
    <w:p w14:paraId="6D830701" w14:textId="2A123111" w:rsidR="00E92AF3" w:rsidRPr="002D5EF0" w:rsidRDefault="008D6DAF" w:rsidP="00B415E6">
      <w:pPr>
        <w:pStyle w:val="Heading1"/>
        <w:numPr>
          <w:ilvl w:val="0"/>
          <w:numId w:val="5"/>
        </w:numPr>
      </w:pPr>
      <w:bookmarkStart w:id="27" w:name="_Toc56793672"/>
      <w:r w:rsidRPr="002D5EF0">
        <w:t>BIBLIOGRAFIA</w:t>
      </w:r>
      <w:bookmarkEnd w:id="27"/>
    </w:p>
    <w:p w14:paraId="5076DD6E" w14:textId="7B199D39" w:rsidR="00E92AF3" w:rsidRPr="009F604A" w:rsidRDefault="00E92AF3" w:rsidP="00784328">
      <w:pPr>
        <w:rPr>
          <w:rFonts w:cs="Arial"/>
        </w:rPr>
      </w:pPr>
    </w:p>
    <w:p w14:paraId="74998C15" w14:textId="1FBEC5A5" w:rsidR="001208FC" w:rsidRPr="001208FC" w:rsidRDefault="00E92AF3" w:rsidP="001208FC">
      <w:pPr>
        <w:widowControl w:val="0"/>
        <w:autoSpaceDE w:val="0"/>
        <w:autoSpaceDN w:val="0"/>
        <w:adjustRightInd w:val="0"/>
        <w:spacing w:after="240"/>
        <w:rPr>
          <w:rFonts w:cs="Arial"/>
          <w:noProof/>
        </w:rPr>
      </w:pPr>
      <w:r w:rsidRPr="009F604A">
        <w:rPr>
          <w:rFonts w:cs="Arial"/>
        </w:rPr>
        <w:fldChar w:fldCharType="begin" w:fldLock="1"/>
      </w:r>
      <w:r w:rsidRPr="00C279E2">
        <w:rPr>
          <w:rFonts w:cs="Arial"/>
          <w:lang w:val="en-US"/>
        </w:rPr>
        <w:instrText xml:space="preserve">ADDIN Mendeley Bibliography CSL_BIBLIOGRAPHY </w:instrText>
      </w:r>
      <w:r w:rsidRPr="009F604A">
        <w:rPr>
          <w:rFonts w:cs="Arial"/>
        </w:rPr>
        <w:fldChar w:fldCharType="separate"/>
      </w:r>
      <w:r w:rsidR="001208FC" w:rsidRPr="00C279E2">
        <w:rPr>
          <w:rFonts w:cs="Arial"/>
          <w:noProof/>
          <w:lang w:val="en-US"/>
        </w:rPr>
        <w:t xml:space="preserve">AHREFS. </w:t>
      </w:r>
      <w:r w:rsidR="001208FC" w:rsidRPr="00C279E2">
        <w:rPr>
          <w:rFonts w:cs="Arial"/>
          <w:i/>
          <w:iCs/>
          <w:noProof/>
          <w:lang w:val="en-US"/>
        </w:rPr>
        <w:t>Find Out How Much Traffic a Website Gets: 3 Ways Compared</w:t>
      </w:r>
      <w:r w:rsidR="001208FC" w:rsidRPr="00C279E2">
        <w:rPr>
          <w:rFonts w:cs="Arial"/>
          <w:noProof/>
          <w:lang w:val="en-US"/>
        </w:rPr>
        <w:t xml:space="preserve">. </w:t>
      </w:r>
      <w:r w:rsidR="001208FC" w:rsidRPr="001208FC">
        <w:rPr>
          <w:rFonts w:cs="Arial"/>
          <w:noProof/>
        </w:rPr>
        <w:t xml:space="preserve">Disponível em: &lt;https://ahrefs.com/blog/website-traffic/&gt;. Acesso em: 23 set. 2020a. </w:t>
      </w:r>
    </w:p>
    <w:p w14:paraId="41A0032E"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AHREFS. </w:t>
      </w:r>
      <w:r w:rsidRPr="001208FC">
        <w:rPr>
          <w:rFonts w:cs="Arial"/>
          <w:i/>
          <w:iCs/>
          <w:noProof/>
        </w:rPr>
        <w:t>Site Explorer</w:t>
      </w:r>
      <w:r w:rsidRPr="001208FC">
        <w:rPr>
          <w:rFonts w:cs="Arial"/>
          <w:noProof/>
        </w:rPr>
        <w:t xml:space="preserve">. Disponível em: &lt;https://ahrefs.com/site-explorer&gt;. Acesso em: 23 set. 2020b. </w:t>
      </w:r>
    </w:p>
    <w:p w14:paraId="32A6D7C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BANOV, Márcia Regina. </w:t>
      </w:r>
      <w:r w:rsidRPr="001208FC">
        <w:rPr>
          <w:rFonts w:cs="Arial"/>
          <w:i/>
          <w:iCs/>
          <w:noProof/>
        </w:rPr>
        <w:t>Comportamento do consumidor: Vencendo desafios</w:t>
      </w:r>
      <w:r w:rsidRPr="001208FC">
        <w:rPr>
          <w:rFonts w:cs="Arial"/>
          <w:noProof/>
        </w:rPr>
        <w:t xml:space="preserve">. </w:t>
      </w:r>
      <w:r w:rsidRPr="00C279E2">
        <w:rPr>
          <w:rFonts w:cs="Arial"/>
          <w:noProof/>
          <w:lang w:val="en-US"/>
        </w:rPr>
        <w:t xml:space="preserve">São Paulo: Cengage Learning, 2017. </w:t>
      </w:r>
    </w:p>
    <w:p w14:paraId="45B19004"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BLACKBURN, David; EISENACH, Jeffrey A.; HARRISON JR, David. </w:t>
      </w:r>
      <w:r w:rsidRPr="00C279E2">
        <w:rPr>
          <w:rFonts w:cs="Arial"/>
          <w:i/>
          <w:iCs/>
          <w:noProof/>
          <w:lang w:val="en-US"/>
        </w:rPr>
        <w:t>Impacts of Digital Video Piracy on the US Economy</w:t>
      </w:r>
      <w:r w:rsidRPr="00C279E2">
        <w:rPr>
          <w:rFonts w:cs="Arial"/>
          <w:noProof/>
          <w:lang w:val="en-US"/>
        </w:rPr>
        <w:t>. . [S.l: s.n.], 2019.</w:t>
      </w:r>
    </w:p>
    <w:p w14:paraId="47EEBA4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BLOOMBERG. </w:t>
      </w:r>
      <w:r w:rsidRPr="00C279E2">
        <w:rPr>
          <w:rFonts w:cs="Arial"/>
          <w:i/>
          <w:iCs/>
          <w:noProof/>
          <w:lang w:val="en-US"/>
        </w:rPr>
        <w:t>Video Streaming Market to Reach $149.34 Bn Globally by 2026 at 18.3% CAGR: Allied Market Research</w:t>
      </w:r>
      <w:r w:rsidRPr="00C279E2">
        <w:rPr>
          <w:rFonts w:cs="Arial"/>
          <w:noProof/>
          <w:lang w:val="en-US"/>
        </w:rPr>
        <w:t xml:space="preserve">. </w:t>
      </w:r>
      <w:r w:rsidRPr="001208FC">
        <w:rPr>
          <w:rFonts w:cs="Arial"/>
          <w:noProof/>
        </w:rPr>
        <w:t xml:space="preserve">Disponível em: &lt;https://www.bloomberg.com/press-releases/2019-12-05/video-streaming-market-to-reach-149-34-bn-globally-by-2026-at-18-3-cagr-allied-market-research&gt;. Acesso em: </w:t>
      </w:r>
      <w:r w:rsidRPr="001208FC">
        <w:rPr>
          <w:rFonts w:cs="Arial"/>
          <w:noProof/>
        </w:rPr>
        <w:lastRenderedPageBreak/>
        <w:t xml:space="preserve">20 abr. 2020. </w:t>
      </w:r>
    </w:p>
    <w:p w14:paraId="2C6DF570"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AMBRIDGE. Piracy. </w:t>
      </w:r>
      <w:r w:rsidRPr="001208FC">
        <w:rPr>
          <w:rFonts w:cs="Arial"/>
          <w:i/>
          <w:iCs/>
          <w:noProof/>
        </w:rPr>
        <w:t>Cambridge Dictionary</w:t>
      </w:r>
      <w:r w:rsidRPr="001208FC">
        <w:rPr>
          <w:rFonts w:cs="Arial"/>
          <w:noProof/>
        </w:rPr>
        <w:t xml:space="preserve">. Cambridge: [s.n.], 2020a. . Disponível em: &lt;https://dictionary.cambridge.org/us/dictionary/english/&gt;. </w:t>
      </w:r>
      <w:r w:rsidRPr="00C279E2">
        <w:rPr>
          <w:rFonts w:cs="Arial"/>
          <w:noProof/>
          <w:lang w:val="en-US"/>
        </w:rPr>
        <w:t xml:space="preserve">Acesso em: 15 abr. 2020. </w:t>
      </w:r>
    </w:p>
    <w:p w14:paraId="116D9EE2"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CAMBRIDGE. Streaming. </w:t>
      </w:r>
      <w:r w:rsidRPr="00C279E2">
        <w:rPr>
          <w:rFonts w:cs="Arial"/>
          <w:i/>
          <w:iCs/>
          <w:noProof/>
          <w:lang w:val="en-US"/>
        </w:rPr>
        <w:t>Cambridge Dictionary</w:t>
      </w:r>
      <w:r w:rsidRPr="00C279E2">
        <w:rPr>
          <w:rFonts w:cs="Arial"/>
          <w:noProof/>
          <w:lang w:val="en-US"/>
        </w:rPr>
        <w:t xml:space="preserve">. Cambridge: [s.n.], 2020b. . </w:t>
      </w:r>
      <w:r w:rsidRPr="001208FC">
        <w:rPr>
          <w:rFonts w:cs="Arial"/>
          <w:noProof/>
        </w:rPr>
        <w:t xml:space="preserve">Disponível em: &lt;https://dictionary.cambridge.org/us/dictionary/english/streaming&gt;. Acesso em: 10 abr. 2020. </w:t>
      </w:r>
    </w:p>
    <w:p w14:paraId="35750BBC"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OUTINHO, Mariana. </w:t>
      </w:r>
      <w:r w:rsidRPr="001208FC">
        <w:rPr>
          <w:rFonts w:cs="Arial"/>
          <w:i/>
          <w:iCs/>
          <w:noProof/>
        </w:rPr>
        <w:t>Saiba mais sobre streaming, a tecnologia que se popularizou na web 2.0</w:t>
      </w:r>
      <w:r w:rsidRPr="001208FC">
        <w:rPr>
          <w:rFonts w:cs="Arial"/>
          <w:noProof/>
        </w:rPr>
        <w:t xml:space="preserve">. Disponível em: &lt;https://www.techtudo.com.br/artigos/noticia/2013/05/conheca-o-streaming-tecnologia-que-se-popularizou-na-web.html%0D&gt;. </w:t>
      </w:r>
      <w:r w:rsidRPr="00C279E2">
        <w:rPr>
          <w:rFonts w:cs="Arial"/>
          <w:noProof/>
          <w:lang w:val="en-US"/>
        </w:rPr>
        <w:t xml:space="preserve">Acesso em: 2 maio 2020. </w:t>
      </w:r>
    </w:p>
    <w:p w14:paraId="664FF7A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EISEND, Martin. Explaining digital piracy: A meta-analysis. </w:t>
      </w:r>
      <w:r w:rsidRPr="00C279E2">
        <w:rPr>
          <w:rFonts w:cs="Arial"/>
          <w:i/>
          <w:iCs/>
          <w:noProof/>
          <w:lang w:val="en-US"/>
        </w:rPr>
        <w:t>Information Systems Research</w:t>
      </w:r>
      <w:r w:rsidRPr="00C279E2">
        <w:rPr>
          <w:rFonts w:cs="Arial"/>
          <w:noProof/>
          <w:lang w:val="en-US"/>
        </w:rPr>
        <w:t>, v. 30, n. 2, p. 636–664, 2019.</w:t>
      </w:r>
    </w:p>
    <w:p w14:paraId="24DC78AB"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HIPÓLITO, Brennda Evaristo; MASCENA, Keysa Manuela Cunha De. O Comportamento do Consumidor de Informações. </w:t>
      </w:r>
      <w:r w:rsidRPr="00C279E2">
        <w:rPr>
          <w:rFonts w:cs="Arial"/>
          <w:i/>
          <w:iCs/>
          <w:noProof/>
          <w:lang w:val="en-US"/>
        </w:rPr>
        <w:t>Consumer Behavior Review</w:t>
      </w:r>
      <w:r w:rsidRPr="00C279E2">
        <w:rPr>
          <w:rFonts w:cs="Arial"/>
          <w:noProof/>
          <w:lang w:val="en-US"/>
        </w:rPr>
        <w:t>, v. 4, n. 1, p. 38–52, 2020.</w:t>
      </w:r>
    </w:p>
    <w:p w14:paraId="390DF80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JOHNSON, Ashley. </w:t>
      </w:r>
      <w:r w:rsidRPr="00C279E2">
        <w:rPr>
          <w:rFonts w:cs="Arial"/>
          <w:i/>
          <w:iCs/>
          <w:noProof/>
          <w:lang w:val="en-US"/>
        </w:rPr>
        <w:t>22 Years After the DMCA, Online Piracy Is Still a Widespread Problem</w:t>
      </w:r>
      <w:r w:rsidRPr="00C279E2">
        <w:rPr>
          <w:rFonts w:cs="Arial"/>
          <w:noProof/>
          <w:lang w:val="en-US"/>
        </w:rPr>
        <w:t xml:space="preserve">. . </w:t>
      </w:r>
      <w:r w:rsidRPr="001208FC">
        <w:rPr>
          <w:rFonts w:cs="Arial"/>
          <w:noProof/>
        </w:rPr>
        <w:t>[S.l: s.n.], 2020. Disponível em: &lt;https://itif.org/publications/2020/02/07/22-years-after-dmca-online-piracy-still-widespread-problem&gt;.</w:t>
      </w:r>
    </w:p>
    <w:p w14:paraId="67F148C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KOTLER, Philip T.; ARMSTRONG, Gary. </w:t>
      </w:r>
      <w:r w:rsidRPr="00C279E2">
        <w:rPr>
          <w:rFonts w:cs="Arial"/>
          <w:i/>
          <w:iCs/>
          <w:noProof/>
          <w:lang w:val="en-US"/>
        </w:rPr>
        <w:t>Principles of Marketing</w:t>
      </w:r>
      <w:r w:rsidRPr="00C279E2">
        <w:rPr>
          <w:rFonts w:cs="Arial"/>
          <w:noProof/>
          <w:lang w:val="en-US"/>
        </w:rPr>
        <w:t>. 17</w:t>
      </w:r>
      <w:r w:rsidRPr="00C279E2">
        <w:rPr>
          <w:rFonts w:cs="Arial"/>
          <w:noProof/>
          <w:vertAlign w:val="superscript"/>
          <w:lang w:val="en-US"/>
        </w:rPr>
        <w:t>a</w:t>
      </w:r>
      <w:r w:rsidRPr="00C279E2">
        <w:rPr>
          <w:rFonts w:cs="Arial"/>
          <w:noProof/>
          <w:lang w:val="en-US"/>
        </w:rPr>
        <w:t xml:space="preserve"> ed. </w:t>
      </w:r>
      <w:r w:rsidRPr="001208FC">
        <w:rPr>
          <w:rFonts w:cs="Arial"/>
          <w:noProof/>
        </w:rPr>
        <w:t xml:space="preserve">Hanover: Pearson, 2017. </w:t>
      </w:r>
    </w:p>
    <w:p w14:paraId="2E8226DB"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LEONTIEF, Wassily. </w:t>
      </w:r>
      <w:r w:rsidRPr="001208FC">
        <w:rPr>
          <w:rFonts w:cs="Arial"/>
          <w:i/>
          <w:iCs/>
          <w:noProof/>
        </w:rPr>
        <w:t>A economia de insumo-produto</w:t>
      </w:r>
      <w:r w:rsidRPr="001208FC">
        <w:rPr>
          <w:rFonts w:cs="Arial"/>
          <w:noProof/>
        </w:rPr>
        <w:t>. . São Paulo: Abril Cultural. , 1951</w:t>
      </w:r>
    </w:p>
    <w:p w14:paraId="52195F3F"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MERLO, Edgard; CERIBELI, Harrison. </w:t>
      </w:r>
      <w:r w:rsidRPr="001208FC">
        <w:rPr>
          <w:rFonts w:cs="Arial"/>
          <w:i/>
          <w:iCs/>
          <w:noProof/>
        </w:rPr>
        <w:t>Comportamento do Consumidor</w:t>
      </w:r>
      <w:r w:rsidRPr="001208FC">
        <w:rPr>
          <w:rFonts w:cs="Arial"/>
          <w:noProof/>
        </w:rPr>
        <w:t>. 1</w:t>
      </w:r>
      <w:r w:rsidRPr="001208FC">
        <w:rPr>
          <w:rFonts w:cs="Arial"/>
          <w:noProof/>
          <w:vertAlign w:val="superscript"/>
        </w:rPr>
        <w:t>a</w:t>
      </w:r>
      <w:r w:rsidRPr="001208FC">
        <w:rPr>
          <w:rFonts w:cs="Arial"/>
          <w:noProof/>
        </w:rPr>
        <w:t xml:space="preserve"> ed. [S.l.]: LTC, 2014. </w:t>
      </w:r>
    </w:p>
    <w:p w14:paraId="3267DCD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MUSO. </w:t>
      </w:r>
      <w:r w:rsidRPr="00C279E2">
        <w:rPr>
          <w:rFonts w:cs="Arial"/>
          <w:i/>
          <w:iCs/>
          <w:noProof/>
          <w:lang w:val="en-US"/>
        </w:rPr>
        <w:t>Global piracy increases throughout 2017, MUSO Reveals</w:t>
      </w:r>
      <w:r w:rsidRPr="00C279E2">
        <w:rPr>
          <w:rFonts w:cs="Arial"/>
          <w:noProof/>
          <w:lang w:val="en-US"/>
        </w:rPr>
        <w:t xml:space="preserve">. </w:t>
      </w:r>
      <w:r w:rsidRPr="001208FC">
        <w:rPr>
          <w:rFonts w:cs="Arial"/>
          <w:noProof/>
        </w:rPr>
        <w:t>Disponível em: &lt;https://www.muso.com/magazine/global-piracy-increases-throughout-2017-</w:t>
      </w:r>
      <w:r w:rsidRPr="001208FC">
        <w:rPr>
          <w:rFonts w:cs="Arial"/>
          <w:noProof/>
        </w:rPr>
        <w:lastRenderedPageBreak/>
        <w:t xml:space="preserve">muso-reveals&gt;. </w:t>
      </w:r>
      <w:r w:rsidRPr="00C279E2">
        <w:rPr>
          <w:rFonts w:cs="Arial"/>
          <w:noProof/>
          <w:lang w:val="en-US"/>
        </w:rPr>
        <w:t xml:space="preserve">Acesso em: 20 fev. 2020. </w:t>
      </w:r>
    </w:p>
    <w:p w14:paraId="5590D01E"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RIMINI, Francesca Da; MARSHALL, Jonathan. Piracy is Normal, Piracy is Boring: Systemic Disruption as Everyday Life. </w:t>
      </w:r>
      <w:r w:rsidRPr="00C279E2">
        <w:rPr>
          <w:rFonts w:cs="Arial"/>
          <w:i/>
          <w:iCs/>
          <w:noProof/>
          <w:lang w:val="en-US"/>
        </w:rPr>
        <w:t>Piracy: Leakages from Modernity</w:t>
      </w:r>
      <w:r w:rsidRPr="00C279E2">
        <w:rPr>
          <w:rFonts w:cs="Arial"/>
          <w:noProof/>
          <w:lang w:val="en-US"/>
        </w:rPr>
        <w:t xml:space="preserve">. [S.l: s.n.], 2014. p. 323–344. </w:t>
      </w:r>
    </w:p>
    <w:p w14:paraId="2F8CF3D4"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SACCOMORI, Camila. </w:t>
      </w:r>
      <w:r w:rsidRPr="001208FC">
        <w:rPr>
          <w:rFonts w:cs="Arial"/>
          <w:noProof/>
        </w:rPr>
        <w:t xml:space="preserve">Qualquer coisa a qualquer hora em qualquer lugar: as novas experiências de consumo de seriados via Netflix. </w:t>
      </w:r>
      <w:r w:rsidRPr="001208FC">
        <w:rPr>
          <w:rFonts w:cs="Arial"/>
          <w:i/>
          <w:iCs/>
          <w:noProof/>
        </w:rPr>
        <w:t>Revista Temática</w:t>
      </w:r>
      <w:r w:rsidRPr="001208FC">
        <w:rPr>
          <w:rFonts w:cs="Arial"/>
          <w:noProof/>
        </w:rPr>
        <w:t>, v. 11, n. 4, p. 53–68, 2015.</w:t>
      </w:r>
    </w:p>
    <w:p w14:paraId="4D72D931"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SCARABOTO, Daiane; ALMEIDA, Stefânia Ordovás De; FLECK, João Pedro dos Santos. </w:t>
      </w:r>
      <w:r w:rsidRPr="00C279E2">
        <w:rPr>
          <w:rFonts w:cs="Arial"/>
          <w:noProof/>
          <w:lang w:val="en-US"/>
        </w:rPr>
        <w:t xml:space="preserve">“ No piracy talk ” : how online brand communities work to denormalize controversial gaming practices. </w:t>
      </w:r>
      <w:r w:rsidRPr="00C279E2">
        <w:rPr>
          <w:rFonts w:cs="Arial"/>
          <w:i/>
          <w:iCs/>
          <w:noProof/>
          <w:lang w:val="en-US"/>
        </w:rPr>
        <w:t>Emerald Publishing Ltd</w:t>
      </w:r>
      <w:r w:rsidRPr="00C279E2">
        <w:rPr>
          <w:rFonts w:cs="Arial"/>
          <w:noProof/>
          <w:lang w:val="en-US"/>
        </w:rPr>
        <w:t>, 2020.</w:t>
      </w:r>
    </w:p>
    <w:p w14:paraId="4A030A1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SHETH, Jagdish N.; USLAY, Can. Implications of the revised definition of marketing: From exchange to value creation. </w:t>
      </w:r>
      <w:r w:rsidRPr="00C279E2">
        <w:rPr>
          <w:rFonts w:cs="Arial"/>
          <w:i/>
          <w:iCs/>
          <w:noProof/>
          <w:lang w:val="en-US"/>
        </w:rPr>
        <w:t>Journal of Public Policy and Marketing</w:t>
      </w:r>
      <w:r w:rsidRPr="00C279E2">
        <w:rPr>
          <w:rFonts w:cs="Arial"/>
          <w:noProof/>
          <w:lang w:val="en-US"/>
        </w:rPr>
        <w:t>, v. 26, n. 2, p. 302–307, 2007.</w:t>
      </w:r>
    </w:p>
    <w:p w14:paraId="71A6CD4C"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TAM, Kar Yan; FENG, Katherine Yue; KWAN, Samuel. The role of morality in digital piracy: Understanding the deterrent and motivational effects of moral reasoning in different piracy contexts. </w:t>
      </w:r>
      <w:r w:rsidRPr="00C279E2">
        <w:rPr>
          <w:rFonts w:cs="Arial"/>
          <w:i/>
          <w:iCs/>
          <w:noProof/>
          <w:lang w:val="en-US"/>
        </w:rPr>
        <w:t>Journal of the Association for Information Systems</w:t>
      </w:r>
      <w:r w:rsidRPr="00C279E2">
        <w:rPr>
          <w:rFonts w:cs="Arial"/>
          <w:noProof/>
          <w:lang w:val="en-US"/>
        </w:rPr>
        <w:t>, v. 20, n. 5, p. 604–628, 2019.</w:t>
      </w:r>
    </w:p>
    <w:p w14:paraId="271EDE9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WATERMAN, David; SHERMAN, Ryland; JI, Sung Wook. The economics of online television: Industry development, aggregation, and “TV Everywhere”. </w:t>
      </w:r>
      <w:r w:rsidRPr="001208FC">
        <w:rPr>
          <w:rFonts w:cs="Arial"/>
          <w:i/>
          <w:iCs/>
          <w:noProof/>
        </w:rPr>
        <w:t>Telecommunications Policy</w:t>
      </w:r>
      <w:r w:rsidRPr="001208FC">
        <w:rPr>
          <w:rFonts w:cs="Arial"/>
          <w:noProof/>
        </w:rPr>
        <w:t>, v. 37, n. 9, p. 725–736, 2013. Disponível em: &lt;https://www.sciencedirect.com/science/article/abs/pii/S0308596113001146?via%3Dihub&gt;.</w:t>
      </w:r>
    </w:p>
    <w:p w14:paraId="664EE634" w14:textId="7425F0C1"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ZAMBELLI, Alex. A history of media streaming and the future of connected TV. </w:t>
      </w:r>
      <w:r w:rsidRPr="001208FC">
        <w:rPr>
          <w:rFonts w:cs="Arial"/>
          <w:i/>
          <w:iCs/>
          <w:noProof/>
        </w:rPr>
        <w:t>The Guardian</w:t>
      </w:r>
      <w:r w:rsidRPr="001208FC">
        <w:rPr>
          <w:rFonts w:cs="Arial"/>
          <w:noProof/>
        </w:rPr>
        <w:t>, Londres, 1 mar. 2013. Disponível em: &lt;https://www.theguardian.com/media-network/media-network-blog/2013/mar/01/history-streaming-future-connected-tv&gt;.</w:t>
      </w:r>
    </w:p>
    <w:p w14:paraId="20B192DD" w14:textId="2A670085" w:rsidR="00E92AF3" w:rsidRPr="009F604A" w:rsidRDefault="00E92AF3" w:rsidP="00784328">
      <w:pPr>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USTAVO POHLMANN GONZAGA" w:date="2020-11-19T21:27:00Z" w:initials="GPG">
    <w:p w14:paraId="5D77E646" w14:textId="3F8C1063" w:rsidR="00921756" w:rsidRDefault="00921756">
      <w:pPr>
        <w:pStyle w:val="CommentText"/>
      </w:pPr>
      <w:r>
        <w:rPr>
          <w:rStyle w:val="CommentReference"/>
        </w:rPr>
        <w:annotationRef/>
      </w:r>
      <w:r>
        <w:t>Reescrever, o objetivo mudou</w:t>
      </w:r>
    </w:p>
  </w:comment>
  <w:comment w:id="9" w:author="GUSTAVO POHLMANN GONZAGA" w:date="2020-09-23T22:36:00Z" w:initials="GPG">
    <w:p w14:paraId="6EF25225" w14:textId="33479BE8" w:rsidR="00921756" w:rsidRDefault="00921756">
      <w:pPr>
        <w:pStyle w:val="CommentText"/>
      </w:pPr>
      <w:r>
        <w:rPr>
          <w:rStyle w:val="CommentReference"/>
        </w:rPr>
        <w:annotationRef/>
      </w:r>
      <w:r>
        <w:t>Definir no Referencial Teórico?</w:t>
      </w:r>
    </w:p>
  </w:comment>
  <w:comment w:id="10" w:author="GUSTAVO POHLMANN GONZAGA" w:date="2020-11-19T21:41:00Z" w:initials="GPG">
    <w:p w14:paraId="6F2F337D" w14:textId="49C3A1DD" w:rsidR="00921756" w:rsidRDefault="00921756">
      <w:pPr>
        <w:pStyle w:val="CommentText"/>
      </w:pPr>
      <w:r>
        <w:rPr>
          <w:rStyle w:val="CommentReference"/>
        </w:rPr>
        <w:annotationRef/>
      </w:r>
      <w:r>
        <w:t xml:space="preserve">Add referencial teórico </w:t>
      </w:r>
      <w:hyperlink r:id="rId1" w:history="1">
        <w:r w:rsidRPr="004B778E">
          <w:rPr>
            <w:rStyle w:val="Hyperlink"/>
          </w:rPr>
          <w:t>http://www.cade.gov.br/acesso-a-informacao/publicacoes-institucionais/dee-publicacoes-anexos/documento-de-trabalho-n-01-2014-indicadores-de-concorrencia.pdf p.14</w:t>
        </w:r>
      </w:hyperlink>
      <w:r>
        <w:br/>
      </w:r>
      <w:hyperlink r:id="rId2" w:history="1">
        <w:r w:rsidRPr="00D75AA5">
          <w:rPr>
            <w:rStyle w:val="Hyperlink"/>
          </w:rPr>
          <w:t>https://www.justice.gov/atr/horizontal-merger-guidelines-08192010</w:t>
        </w:r>
      </w:hyperlink>
    </w:p>
    <w:p w14:paraId="28E3E892" w14:textId="4172DF39" w:rsidR="00921756" w:rsidRDefault="00921756">
      <w:pPr>
        <w:pStyle w:val="CommentText"/>
      </w:pPr>
      <w:r>
        <w:t>Ou intro</w:t>
      </w:r>
    </w:p>
  </w:comment>
  <w:comment w:id="11" w:author="GUSTAVO POHLMANN GONZAGA" w:date="2020-09-23T23:02:00Z" w:initials="GPG">
    <w:p w14:paraId="7C84FCFA" w14:textId="0B090D43" w:rsidR="00921756" w:rsidRDefault="00921756">
      <w:pPr>
        <w:pStyle w:val="CommentText"/>
      </w:pPr>
      <w:r>
        <w:rPr>
          <w:rStyle w:val="CommentReference"/>
        </w:rPr>
        <w:annotationRef/>
      </w:r>
      <w:r>
        <w:t>Texto alternativo: e um perfil de usuários mais casuais, além de mais velhos (obtidos......</w:t>
      </w:r>
    </w:p>
  </w:comment>
  <w:comment w:id="12" w:author="GUSTAVO POHLMANN GONZAGA" w:date="2020-11-21T18:33:00Z" w:initials="GPG">
    <w:p w14:paraId="2408E574" w14:textId="34152A67" w:rsidR="00C268E0" w:rsidRDefault="00C268E0">
      <w:pPr>
        <w:pStyle w:val="CommentText"/>
      </w:pPr>
      <w:r>
        <w:rPr>
          <w:rStyle w:val="CommentReference"/>
        </w:rPr>
        <w:annotationRef/>
      </w:r>
      <w:r>
        <w:t>Explicar mais detalhadamente este ponto?</w:t>
      </w:r>
    </w:p>
  </w:comment>
  <w:comment w:id="15" w:author="GUSTAVO POHLMANN GONZAGA" w:date="2020-11-19T22:08:00Z" w:initials="GPG">
    <w:p w14:paraId="5C6E6D66" w14:textId="6BB176F4" w:rsidR="00921756" w:rsidRDefault="00921756">
      <w:pPr>
        <w:pStyle w:val="CommentText"/>
      </w:pPr>
      <w:r>
        <w:rPr>
          <w:rStyle w:val="CommentReference"/>
        </w:rPr>
        <w:annotationRef/>
      </w:r>
      <w:r>
        <w:t>Inserir fonte e ABNT e tudo o mais</w:t>
      </w:r>
    </w:p>
  </w:comment>
  <w:comment w:id="16" w:author="GUSTAVO POHLMANN GONZAGA" w:date="2020-11-19T22:15:00Z" w:initials="GPG">
    <w:p w14:paraId="308223D2" w14:textId="4E18A268" w:rsidR="00921756" w:rsidRDefault="00921756">
      <w:pPr>
        <w:pStyle w:val="CommentText"/>
      </w:pPr>
      <w:r>
        <w:rPr>
          <w:rStyle w:val="CommentReference"/>
        </w:rPr>
        <w:annotationRef/>
      </w:r>
      <w:hyperlink r:id="rId3" w:history="1">
        <w:r w:rsidRPr="00D75AA5">
          <w:rPr>
            <w:rStyle w:val="Hyperlink"/>
          </w:rPr>
          <w:t>https://www.gov.br/mj/pt-br/assuntos/noticias/conselho-nacional-de-combate-a-pirataria-lanca-guia-de-boas-praticas-e-orientacoes-as-plataformas-de-comercio-eletronico</w:t>
        </w:r>
      </w:hyperlink>
    </w:p>
    <w:p w14:paraId="3A6D4DDB" w14:textId="4414BB03" w:rsidR="00921756" w:rsidRDefault="00921756">
      <w:pPr>
        <w:pStyle w:val="CommentText"/>
      </w:pPr>
      <w:r>
        <w:t>intro?</w:t>
      </w:r>
    </w:p>
  </w:comment>
  <w:comment w:id="17" w:author="GUSTAVO POHLMANN GONZAGA" w:date="2020-11-21T19:13:00Z" w:initials="GPG">
    <w:p w14:paraId="04AD30B6" w14:textId="6B4D9F76" w:rsidR="00EB7D26" w:rsidRDefault="00EB7D26">
      <w:pPr>
        <w:pStyle w:val="CommentText"/>
      </w:pPr>
      <w:r>
        <w:rPr>
          <w:rStyle w:val="CommentReference"/>
        </w:rPr>
        <w:annotationRef/>
      </w:r>
      <w:r>
        <w:t>Vou ser honesto no comentário. Coloquei estes wordclouds porque creio ser necessário deixar no corpo do texto, e não nos apêndices, as listas dos sites coletados. Mas uma tabela de 100 itens seguida de outra de 13 vai romper o fluxo do texto e não vai agregar muito valor. Como prosseguir? Tiro daqui e coloco nos anexos a lista?</w:t>
      </w:r>
    </w:p>
  </w:comment>
  <w:comment w:id="18" w:author="GUSTAVO POHLMANN GONZAGA" w:date="2020-11-21T19:17:00Z" w:initials="GPG">
    <w:p w14:paraId="1BEB6AA7" w14:textId="1A6621AC" w:rsidR="00EB7D26" w:rsidRDefault="00EB7D26">
      <w:pPr>
        <w:pStyle w:val="CommentText"/>
      </w:pPr>
      <w:r>
        <w:rPr>
          <w:rStyle w:val="CommentReference"/>
        </w:rPr>
        <w:annotationRef/>
      </w:r>
      <w:r>
        <w:t>Migrar esta parte para referencial ou metodologia? Aqui não é o local certo para este parágrafo.</w:t>
      </w:r>
    </w:p>
  </w:comment>
  <w:comment w:id="19" w:author="GUSTAVO POHLMANN GONZAGA" w:date="2020-11-20T17:47:00Z" w:initials="GPG">
    <w:p w14:paraId="473A9023" w14:textId="7F62E585" w:rsidR="00921756" w:rsidRDefault="00921756">
      <w:pPr>
        <w:pStyle w:val="CommentText"/>
      </w:pPr>
      <w:r>
        <w:rPr>
          <w:rStyle w:val="CommentReference"/>
        </w:rPr>
        <w:annotationRef/>
      </w:r>
      <w:r>
        <w:t>explicar mid season finale no referencial? Ou intro?</w:t>
      </w:r>
    </w:p>
  </w:comment>
  <w:comment w:id="20" w:author="GUSTAVO POHLMANN GONZAGA" w:date="2020-11-20T17:55:00Z" w:initials="GPG">
    <w:p w14:paraId="33611821" w14:textId="77777777" w:rsidR="00921756" w:rsidRDefault="00921756">
      <w:pPr>
        <w:pStyle w:val="CommentText"/>
      </w:pPr>
      <w:r>
        <w:rPr>
          <w:rStyle w:val="CommentReference"/>
        </w:rPr>
        <w:annotationRef/>
      </w:r>
      <w:r>
        <w:t>Colocar no referencial na parte de séries temporais</w:t>
      </w:r>
    </w:p>
    <w:p w14:paraId="14D54287" w14:textId="126B246D" w:rsidR="00921756" w:rsidRDefault="00921756" w:rsidP="00220707">
      <w:pPr>
        <w:pStyle w:val="CommentText"/>
        <w:ind w:firstLine="0"/>
      </w:pPr>
    </w:p>
  </w:comment>
  <w:comment w:id="22" w:author="GUSTAVO POHLMANN GONZAGA" w:date="2020-11-21T19:00:00Z" w:initials="GPG">
    <w:p w14:paraId="22822F48" w14:textId="1AE4F498" w:rsidR="00AE3FF7" w:rsidRDefault="00AE3FF7">
      <w:pPr>
        <w:pStyle w:val="CommentText"/>
      </w:pPr>
      <w:r>
        <w:rPr>
          <w:rStyle w:val="CommentReference"/>
        </w:rPr>
        <w:annotationRef/>
      </w:r>
      <w:r>
        <w:t>Senti também que faltou algum A-HA sobre o modelo</w:t>
      </w:r>
    </w:p>
  </w:comment>
  <w:comment w:id="21" w:author="GUSTAVO POHLMANN GONZAGA" w:date="2020-11-20T18:38:00Z" w:initials="GPG">
    <w:p w14:paraId="16E2878D" w14:textId="627BEEEE" w:rsidR="00921756" w:rsidRDefault="00921756">
      <w:pPr>
        <w:pStyle w:val="CommentText"/>
      </w:pPr>
      <w:r>
        <w:rPr>
          <w:rStyle w:val="CommentReference"/>
        </w:rPr>
        <w:annotationRef/>
      </w:r>
      <w:r>
        <w:t>Incluir análise de residuais?</w:t>
      </w:r>
    </w:p>
  </w:comment>
  <w:comment w:id="25" w:author="GUSTAVO POHLMANN GONZAGA" w:date="2020-11-21T10:26:00Z" w:initials="GPG">
    <w:p w14:paraId="5E91AF8C" w14:textId="470EB4D8" w:rsidR="00921756" w:rsidRDefault="00921756" w:rsidP="00516F23">
      <w:pPr>
        <w:pStyle w:val="CommentText"/>
      </w:pPr>
      <w:r>
        <w:rPr>
          <w:rStyle w:val="CommentReference"/>
        </w:rPr>
        <w:annotationRef/>
      </w:r>
      <w:r>
        <w:t>Colocar tabela disso no apènd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E646" w15:done="0"/>
  <w15:commentEx w15:paraId="6EF25225" w15:done="0"/>
  <w15:commentEx w15:paraId="28E3E892" w15:done="0"/>
  <w15:commentEx w15:paraId="7C84FCFA" w15:done="0"/>
  <w15:commentEx w15:paraId="2408E574" w15:done="0"/>
  <w15:commentEx w15:paraId="5C6E6D66" w15:done="0"/>
  <w15:commentEx w15:paraId="3A6D4DDB" w15:done="0"/>
  <w15:commentEx w15:paraId="04AD30B6" w15:done="0"/>
  <w15:commentEx w15:paraId="1BEB6AA7" w15:done="0"/>
  <w15:commentEx w15:paraId="473A9023" w15:done="0"/>
  <w15:commentEx w15:paraId="14D54287" w15:done="0"/>
  <w15:commentEx w15:paraId="22822F48" w15:done="0"/>
  <w15:commentEx w15:paraId="16E2878D" w15:done="0"/>
  <w15:commentEx w15:paraId="5E91AF8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E646" w16cid:durableId="236161D9"/>
  <w16cid:commentId w16cid:paraId="6EF25225" w16cid:durableId="23164C8B"/>
  <w16cid:commentId w16cid:paraId="28E3E892" w16cid:durableId="23616501"/>
  <w16cid:commentId w16cid:paraId="7C84FCFA" w16cid:durableId="23165277"/>
  <w16cid:commentId w16cid:paraId="2408E574" w16cid:durableId="2363DBFA"/>
  <w16cid:commentId w16cid:paraId="5C6E6D66" w16cid:durableId="23616B50"/>
  <w16cid:commentId w16cid:paraId="3A6D4DDB" w16cid:durableId="23616CF0"/>
  <w16cid:commentId w16cid:paraId="04AD30B6" w16cid:durableId="2363E570"/>
  <w16cid:commentId w16cid:paraId="1BEB6AA7" w16cid:durableId="2363E64B"/>
  <w16cid:commentId w16cid:paraId="473A9023" w16cid:durableId="23627F94"/>
  <w16cid:commentId w16cid:paraId="14D54287" w16cid:durableId="23628187"/>
  <w16cid:commentId w16cid:paraId="22822F48" w16cid:durableId="2363E260"/>
  <w16cid:commentId w16cid:paraId="16E2878D" w16cid:durableId="23628BB6"/>
  <w16cid:commentId w16cid:paraId="5E91AF8C" w16cid:durableId="236369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99D22" w14:textId="77777777" w:rsidR="00FB0736" w:rsidRDefault="00FB0736" w:rsidP="00A16D18">
      <w:r>
        <w:separator/>
      </w:r>
    </w:p>
  </w:endnote>
  <w:endnote w:type="continuationSeparator" w:id="0">
    <w:p w14:paraId="473CC05E" w14:textId="77777777" w:rsidR="00FB0736" w:rsidRDefault="00FB0736"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C2690" w14:textId="77777777" w:rsidR="00FB0736" w:rsidRDefault="00FB0736" w:rsidP="00A16D18">
      <w:r>
        <w:separator/>
      </w:r>
    </w:p>
  </w:footnote>
  <w:footnote w:type="continuationSeparator" w:id="0">
    <w:p w14:paraId="1E958DB2" w14:textId="77777777" w:rsidR="00FB0736" w:rsidRDefault="00FB0736" w:rsidP="00A16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CC131" w14:textId="0C3AF470" w:rsidR="00921756" w:rsidRDefault="00921756" w:rsidP="006376D0">
    <w:pPr>
      <w:pStyle w:val="Header"/>
      <w:ind w:firstLine="0"/>
    </w:pPr>
  </w:p>
  <w:p w14:paraId="27609D40" w14:textId="77777777" w:rsidR="00921756" w:rsidRDefault="009217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33627D6D"/>
    <w:multiLevelType w:val="hybridMultilevel"/>
    <w:tmpl w:val="2E3AC1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552C2A"/>
    <w:multiLevelType w:val="hybridMultilevel"/>
    <w:tmpl w:val="1ECCE33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6"/>
  </w:num>
  <w:num w:numId="2">
    <w:abstractNumId w:val="1"/>
  </w:num>
  <w:num w:numId="3">
    <w:abstractNumId w:val="0"/>
  </w:num>
  <w:num w:numId="4">
    <w:abstractNumId w:val="2"/>
  </w:num>
  <w:num w:numId="5">
    <w:abstractNumId w:val="4"/>
  </w:num>
  <w:num w:numId="6">
    <w:abstractNumId w:val="3"/>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10511"/>
    <w:rsid w:val="00057049"/>
    <w:rsid w:val="000646F6"/>
    <w:rsid w:val="0007064A"/>
    <w:rsid w:val="00080BE7"/>
    <w:rsid w:val="0008706B"/>
    <w:rsid w:val="0009116F"/>
    <w:rsid w:val="000A3ADB"/>
    <w:rsid w:val="000D78BF"/>
    <w:rsid w:val="000E1AA9"/>
    <w:rsid w:val="000F4A99"/>
    <w:rsid w:val="001208FC"/>
    <w:rsid w:val="001472A4"/>
    <w:rsid w:val="00154FB4"/>
    <w:rsid w:val="0016178C"/>
    <w:rsid w:val="00162A0E"/>
    <w:rsid w:val="00177570"/>
    <w:rsid w:val="001B7A99"/>
    <w:rsid w:val="001C4F9C"/>
    <w:rsid w:val="001E4EAD"/>
    <w:rsid w:val="001E6871"/>
    <w:rsid w:val="002065E3"/>
    <w:rsid w:val="002131C2"/>
    <w:rsid w:val="002205F9"/>
    <w:rsid w:val="00220707"/>
    <w:rsid w:val="0022648A"/>
    <w:rsid w:val="0022736D"/>
    <w:rsid w:val="00242994"/>
    <w:rsid w:val="00243242"/>
    <w:rsid w:val="002513F3"/>
    <w:rsid w:val="002670F6"/>
    <w:rsid w:val="00271289"/>
    <w:rsid w:val="002823DC"/>
    <w:rsid w:val="00296F59"/>
    <w:rsid w:val="002A01C3"/>
    <w:rsid w:val="002A4476"/>
    <w:rsid w:val="002B522D"/>
    <w:rsid w:val="002D5EF0"/>
    <w:rsid w:val="002E2F62"/>
    <w:rsid w:val="002E3AD2"/>
    <w:rsid w:val="002F1F22"/>
    <w:rsid w:val="002F6C66"/>
    <w:rsid w:val="00321418"/>
    <w:rsid w:val="00345EF9"/>
    <w:rsid w:val="003822CF"/>
    <w:rsid w:val="003C1F66"/>
    <w:rsid w:val="003D79B0"/>
    <w:rsid w:val="003E2B98"/>
    <w:rsid w:val="004005FB"/>
    <w:rsid w:val="00411AC9"/>
    <w:rsid w:val="0043566F"/>
    <w:rsid w:val="0047277E"/>
    <w:rsid w:val="00483E3A"/>
    <w:rsid w:val="00485183"/>
    <w:rsid w:val="004A7F24"/>
    <w:rsid w:val="004C3169"/>
    <w:rsid w:val="0051579E"/>
    <w:rsid w:val="00516F23"/>
    <w:rsid w:val="00523C67"/>
    <w:rsid w:val="00563478"/>
    <w:rsid w:val="005679F2"/>
    <w:rsid w:val="005846DF"/>
    <w:rsid w:val="005B5F97"/>
    <w:rsid w:val="005C0785"/>
    <w:rsid w:val="005E3C48"/>
    <w:rsid w:val="005E543B"/>
    <w:rsid w:val="005F1446"/>
    <w:rsid w:val="005F5363"/>
    <w:rsid w:val="00621AE0"/>
    <w:rsid w:val="00626264"/>
    <w:rsid w:val="006376D0"/>
    <w:rsid w:val="00651E56"/>
    <w:rsid w:val="0065356C"/>
    <w:rsid w:val="00672FE6"/>
    <w:rsid w:val="00675FE8"/>
    <w:rsid w:val="00676636"/>
    <w:rsid w:val="006A3D54"/>
    <w:rsid w:val="006B2CEF"/>
    <w:rsid w:val="006D610F"/>
    <w:rsid w:val="006E0695"/>
    <w:rsid w:val="006E696A"/>
    <w:rsid w:val="007117E9"/>
    <w:rsid w:val="00724DDE"/>
    <w:rsid w:val="007361E0"/>
    <w:rsid w:val="00774039"/>
    <w:rsid w:val="00784328"/>
    <w:rsid w:val="00785641"/>
    <w:rsid w:val="0078650A"/>
    <w:rsid w:val="007A6C80"/>
    <w:rsid w:val="007D0701"/>
    <w:rsid w:val="007D6816"/>
    <w:rsid w:val="00801006"/>
    <w:rsid w:val="00804DCC"/>
    <w:rsid w:val="00812FD1"/>
    <w:rsid w:val="008179B7"/>
    <w:rsid w:val="00822E73"/>
    <w:rsid w:val="00823A8C"/>
    <w:rsid w:val="00847787"/>
    <w:rsid w:val="00864AD2"/>
    <w:rsid w:val="00890591"/>
    <w:rsid w:val="008A4A9D"/>
    <w:rsid w:val="008A4B0E"/>
    <w:rsid w:val="008A613F"/>
    <w:rsid w:val="008B5ED5"/>
    <w:rsid w:val="008C5F57"/>
    <w:rsid w:val="008D6DAF"/>
    <w:rsid w:val="008E7095"/>
    <w:rsid w:val="009014F2"/>
    <w:rsid w:val="00916F2F"/>
    <w:rsid w:val="00921756"/>
    <w:rsid w:val="00932EB0"/>
    <w:rsid w:val="00934715"/>
    <w:rsid w:val="00934BBA"/>
    <w:rsid w:val="009470DF"/>
    <w:rsid w:val="00960FBA"/>
    <w:rsid w:val="0098431A"/>
    <w:rsid w:val="00997694"/>
    <w:rsid w:val="009C67B5"/>
    <w:rsid w:val="009E4C96"/>
    <w:rsid w:val="009F604A"/>
    <w:rsid w:val="00A040C4"/>
    <w:rsid w:val="00A16D18"/>
    <w:rsid w:val="00A22F81"/>
    <w:rsid w:val="00A429B3"/>
    <w:rsid w:val="00A43309"/>
    <w:rsid w:val="00A52394"/>
    <w:rsid w:val="00A6382A"/>
    <w:rsid w:val="00A84FA8"/>
    <w:rsid w:val="00A9108E"/>
    <w:rsid w:val="00AA5B77"/>
    <w:rsid w:val="00AE091A"/>
    <w:rsid w:val="00AE3FF7"/>
    <w:rsid w:val="00AE554D"/>
    <w:rsid w:val="00B107D6"/>
    <w:rsid w:val="00B16019"/>
    <w:rsid w:val="00B1735B"/>
    <w:rsid w:val="00B17FE5"/>
    <w:rsid w:val="00B22098"/>
    <w:rsid w:val="00B3417F"/>
    <w:rsid w:val="00B415E6"/>
    <w:rsid w:val="00B46382"/>
    <w:rsid w:val="00B52259"/>
    <w:rsid w:val="00B6688A"/>
    <w:rsid w:val="00B72F08"/>
    <w:rsid w:val="00B85DFF"/>
    <w:rsid w:val="00BB7673"/>
    <w:rsid w:val="00BD4DE9"/>
    <w:rsid w:val="00BD6F63"/>
    <w:rsid w:val="00BF30C4"/>
    <w:rsid w:val="00BF3D22"/>
    <w:rsid w:val="00C03D00"/>
    <w:rsid w:val="00C12E06"/>
    <w:rsid w:val="00C25D8F"/>
    <w:rsid w:val="00C268E0"/>
    <w:rsid w:val="00C279E2"/>
    <w:rsid w:val="00C71B77"/>
    <w:rsid w:val="00C8736F"/>
    <w:rsid w:val="00C90288"/>
    <w:rsid w:val="00C95360"/>
    <w:rsid w:val="00CB40FC"/>
    <w:rsid w:val="00CC6FB2"/>
    <w:rsid w:val="00D169B9"/>
    <w:rsid w:val="00D63C04"/>
    <w:rsid w:val="00D7609D"/>
    <w:rsid w:val="00D94FF4"/>
    <w:rsid w:val="00D961AD"/>
    <w:rsid w:val="00DB5CCF"/>
    <w:rsid w:val="00DB71C7"/>
    <w:rsid w:val="00DD0E16"/>
    <w:rsid w:val="00DE6DED"/>
    <w:rsid w:val="00E12BEB"/>
    <w:rsid w:val="00E22358"/>
    <w:rsid w:val="00E258DD"/>
    <w:rsid w:val="00E363CB"/>
    <w:rsid w:val="00E37680"/>
    <w:rsid w:val="00E533AD"/>
    <w:rsid w:val="00E534BB"/>
    <w:rsid w:val="00E6270E"/>
    <w:rsid w:val="00E6404C"/>
    <w:rsid w:val="00E92AF3"/>
    <w:rsid w:val="00EA2B40"/>
    <w:rsid w:val="00EB7D26"/>
    <w:rsid w:val="00ED2940"/>
    <w:rsid w:val="00ED3CDC"/>
    <w:rsid w:val="00EE2467"/>
    <w:rsid w:val="00F069FD"/>
    <w:rsid w:val="00F1253E"/>
    <w:rsid w:val="00F2579A"/>
    <w:rsid w:val="00F328F9"/>
    <w:rsid w:val="00F43327"/>
    <w:rsid w:val="00F4379D"/>
    <w:rsid w:val="00F6467A"/>
    <w:rsid w:val="00F65690"/>
    <w:rsid w:val="00F725D0"/>
    <w:rsid w:val="00F97AE7"/>
    <w:rsid w:val="00F97B3E"/>
    <w:rsid w:val="00FB0736"/>
    <w:rsid w:val="00FB14D7"/>
    <w:rsid w:val="00FB1F5C"/>
    <w:rsid w:val="00FB2F84"/>
    <w:rsid w:val="00FE39D7"/>
    <w:rsid w:val="00FF63AE"/>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rPr>
      <w:rFonts w:ascii="Arial" w:hAnsi="Arial"/>
      <w:sz w:val="24"/>
      <w:szCs w:val="24"/>
    </w:r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 w:type="character" w:styleId="PlaceholderText">
    <w:name w:val="Placeholder Text"/>
    <w:basedOn w:val="DefaultParagraphFont"/>
    <w:uiPriority w:val="99"/>
    <w:semiHidden/>
    <w:rsid w:val="00220707"/>
    <w:rPr>
      <w:color w:val="808080"/>
    </w:rPr>
  </w:style>
  <w:style w:type="table" w:styleId="PlainTable5">
    <w:name w:val="Plain Table 5"/>
    <w:basedOn w:val="TableNormal"/>
    <w:uiPriority w:val="45"/>
    <w:rsid w:val="00516F2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A5239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559587">
      <w:bodyDiv w:val="1"/>
      <w:marLeft w:val="0"/>
      <w:marRight w:val="0"/>
      <w:marTop w:val="0"/>
      <w:marBottom w:val="0"/>
      <w:divBdr>
        <w:top w:val="none" w:sz="0" w:space="0" w:color="auto"/>
        <w:left w:val="none" w:sz="0" w:space="0" w:color="auto"/>
        <w:bottom w:val="none" w:sz="0" w:space="0" w:color="auto"/>
        <w:right w:val="none" w:sz="0" w:space="0" w:color="auto"/>
      </w:divBdr>
    </w:div>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871771996">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257715185">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345477543">
      <w:bodyDiv w:val="1"/>
      <w:marLeft w:val="0"/>
      <w:marRight w:val="0"/>
      <w:marTop w:val="0"/>
      <w:marBottom w:val="0"/>
      <w:divBdr>
        <w:top w:val="none" w:sz="0" w:space="0" w:color="auto"/>
        <w:left w:val="none" w:sz="0" w:space="0" w:color="auto"/>
        <w:bottom w:val="none" w:sz="0" w:space="0" w:color="auto"/>
        <w:right w:val="none" w:sz="0" w:space="0" w:color="auto"/>
      </w:divBdr>
    </w:div>
    <w:div w:id="1501654973">
      <w:bodyDiv w:val="1"/>
      <w:marLeft w:val="0"/>
      <w:marRight w:val="0"/>
      <w:marTop w:val="0"/>
      <w:marBottom w:val="0"/>
      <w:divBdr>
        <w:top w:val="none" w:sz="0" w:space="0" w:color="auto"/>
        <w:left w:val="none" w:sz="0" w:space="0" w:color="auto"/>
        <w:bottom w:val="none" w:sz="0" w:space="0" w:color="auto"/>
        <w:right w:val="none" w:sz="0" w:space="0" w:color="auto"/>
      </w:divBdr>
    </w:div>
    <w:div w:id="1559709661">
      <w:bodyDiv w:val="1"/>
      <w:marLeft w:val="0"/>
      <w:marRight w:val="0"/>
      <w:marTop w:val="0"/>
      <w:marBottom w:val="0"/>
      <w:divBdr>
        <w:top w:val="none" w:sz="0" w:space="0" w:color="auto"/>
        <w:left w:val="none" w:sz="0" w:space="0" w:color="auto"/>
        <w:bottom w:val="none" w:sz="0" w:space="0" w:color="auto"/>
        <w:right w:val="none" w:sz="0" w:space="0" w:color="auto"/>
      </w:divBdr>
    </w:div>
    <w:div w:id="1657684445">
      <w:bodyDiv w:val="1"/>
      <w:marLeft w:val="0"/>
      <w:marRight w:val="0"/>
      <w:marTop w:val="0"/>
      <w:marBottom w:val="0"/>
      <w:divBdr>
        <w:top w:val="none" w:sz="0" w:space="0" w:color="auto"/>
        <w:left w:val="none" w:sz="0" w:space="0" w:color="auto"/>
        <w:bottom w:val="none" w:sz="0" w:space="0" w:color="auto"/>
        <w:right w:val="none" w:sz="0" w:space="0" w:color="auto"/>
      </w:divBdr>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 w:id="1982418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gov.br/mj/pt-br/assuntos/noticias/conselho-nacional-de-combate-a-pirataria-lanca-guia-de-boas-praticas-e-orientacoes-as-plataformas-de-comercio-eletronico" TargetMode="External"/><Relationship Id="rId2" Type="http://schemas.openxmlformats.org/officeDocument/2006/relationships/hyperlink" Target="https://www.justice.gov/atr/horizontal-merger-guidelines-08192010" TargetMode="External"/><Relationship Id="rId1" Type="http://schemas.openxmlformats.org/officeDocument/2006/relationships/hyperlink" Target="http://www.cade.gov.br/acesso-a-informacao/publicacoes-institucionais/dee-publicacoes-anexos/documento-de-trabalho-n-01-2014-indicadores-de-concorrencia.pdf%20p.14"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3FA4BE-CB88-41FE-91F8-B3AB4DE4E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2</TotalTime>
  <Pages>29</Pages>
  <Words>11111</Words>
  <Characters>60001</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77</cp:revision>
  <dcterms:created xsi:type="dcterms:W3CDTF">2020-09-24T02:00:00Z</dcterms:created>
  <dcterms:modified xsi:type="dcterms:W3CDTF">2020-11-2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